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48B5ADAA" w:rsidR="003F1952" w:rsidRPr="00C661D5" w:rsidRDefault="000C1B85">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497260B" w:rsidR="003F1952" w:rsidRPr="00C661D5" w:rsidRDefault="000C1B85">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4D623A55" w:rsidR="003F1952" w:rsidRPr="00C661D5" w:rsidRDefault="00C434D5">
      <w:pPr>
        <w:tabs>
          <w:tab w:val="left" w:pos="80"/>
        </w:tabs>
        <w:jc w:val="center"/>
        <w:rPr>
          <w:sz w:val="24"/>
          <w:szCs w:val="24"/>
        </w:rPr>
      </w:pPr>
      <w:commentRangeStart w:id="1"/>
      <w:r>
        <w:rPr>
          <w:sz w:val="24"/>
          <w:szCs w:val="24"/>
          <w:highlight w:val="yellow"/>
        </w:rPr>
        <w:t>Roberto</w:t>
      </w:r>
      <w:r w:rsidR="000C1B85" w:rsidRPr="0053241B">
        <w:rPr>
          <w:sz w:val="24"/>
          <w:szCs w:val="24"/>
          <w:highlight w:val="yellow"/>
        </w:rPr>
        <w:t xml:space="preserve"> </w:t>
      </w:r>
      <w:r>
        <w:rPr>
          <w:sz w:val="24"/>
          <w:szCs w:val="24"/>
          <w:highlight w:val="yellow"/>
        </w:rPr>
        <w:t>Carvajal Salamanca</w:t>
      </w:r>
      <w:commentRangeEnd w:id="1"/>
      <w:r w:rsidR="0053241B">
        <w:rPr>
          <w:rStyle w:val="Refdecomentario"/>
        </w:rPr>
        <w:commentReference w:id="1"/>
      </w:r>
    </w:p>
    <w:p w14:paraId="36E1F6F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11"/>
          <w:footerReference w:type="default" r:id="rId12"/>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0B58FB">
          <w:pPr>
            <w:pStyle w:val="TDC1"/>
            <w:tabs>
              <w:tab w:val="right" w:pos="8828"/>
            </w:tabs>
            <w:rPr>
              <w:rFonts w:asciiTheme="minorHAnsi" w:eastAsiaTheme="minorEastAsia" w:hAnsiTheme="minorHAnsi" w:cstheme="minorBidi"/>
              <w:noProof/>
              <w:color w:val="auto"/>
            </w:rPr>
          </w:pPr>
          <w:hyperlink w:anchor="_Toc497478877" w:history="1">
            <w:r w:rsidR="004B0D1D" w:rsidRPr="000B7EB0">
              <w:rPr>
                <w:rStyle w:val="Hipervnculo"/>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ipervnculo"/>
                <w:noProof/>
              </w:rPr>
              <w:t>1.</w:t>
            </w:r>
            <w:r w:rsidR="004B0D1D">
              <w:rPr>
                <w:rFonts w:asciiTheme="minorHAnsi" w:eastAsiaTheme="minorEastAsia" w:hAnsiTheme="minorHAnsi" w:cstheme="minorBidi"/>
                <w:noProof/>
                <w:color w:val="auto"/>
              </w:rPr>
              <w:tab/>
            </w:r>
            <w:r w:rsidR="004B0D1D" w:rsidRPr="000B7EB0">
              <w:rPr>
                <w:rStyle w:val="Hipervnculo"/>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0B58FB">
          <w:pPr>
            <w:pStyle w:val="TD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ipervnculo"/>
                <w:noProof/>
              </w:rPr>
              <w:t>1.1.</w:t>
            </w:r>
            <w:r w:rsidR="004B0D1D">
              <w:rPr>
                <w:rFonts w:asciiTheme="minorHAnsi" w:eastAsiaTheme="minorEastAsia" w:hAnsiTheme="minorHAnsi" w:cstheme="minorBidi"/>
                <w:noProof/>
                <w:color w:val="auto"/>
              </w:rPr>
              <w:tab/>
            </w:r>
            <w:r w:rsidR="004B0D1D" w:rsidRPr="000B7EB0">
              <w:rPr>
                <w:rStyle w:val="Hipervnculo"/>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0B58FB">
          <w:pPr>
            <w:pStyle w:val="TD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ipervnculo"/>
                <w:noProof/>
              </w:rPr>
              <w:t>1.2.</w:t>
            </w:r>
            <w:r w:rsidR="004B0D1D">
              <w:rPr>
                <w:rFonts w:asciiTheme="minorHAnsi" w:eastAsiaTheme="minorEastAsia" w:hAnsiTheme="minorHAnsi" w:cstheme="minorBidi"/>
                <w:noProof/>
                <w:color w:val="auto"/>
              </w:rPr>
              <w:tab/>
            </w:r>
            <w:r w:rsidR="004B0D1D" w:rsidRPr="000B7EB0">
              <w:rPr>
                <w:rStyle w:val="Hipervnculo"/>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0B58FB">
          <w:pPr>
            <w:pStyle w:val="TD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ipervnculo"/>
                <w:noProof/>
              </w:rPr>
              <w:t>1.3.</w:t>
            </w:r>
            <w:r w:rsidR="004B0D1D">
              <w:rPr>
                <w:rFonts w:asciiTheme="minorHAnsi" w:eastAsiaTheme="minorEastAsia" w:hAnsiTheme="minorHAnsi" w:cstheme="minorBidi"/>
                <w:noProof/>
                <w:color w:val="auto"/>
              </w:rPr>
              <w:tab/>
            </w:r>
            <w:r w:rsidR="004B0D1D" w:rsidRPr="000B7EB0">
              <w:rPr>
                <w:rStyle w:val="Hipervnculo"/>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0B58FB">
          <w:pPr>
            <w:pStyle w:val="TD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ipervnculo"/>
                <w:noProof/>
              </w:rPr>
              <w:t>1.3.1.</w:t>
            </w:r>
            <w:r w:rsidR="004B0D1D">
              <w:rPr>
                <w:rFonts w:asciiTheme="minorHAnsi" w:eastAsiaTheme="minorEastAsia" w:hAnsiTheme="minorHAnsi" w:cstheme="minorBidi"/>
                <w:noProof/>
                <w:color w:val="auto"/>
              </w:rPr>
              <w:tab/>
            </w:r>
            <w:r w:rsidR="004B0D1D" w:rsidRPr="000B7EB0">
              <w:rPr>
                <w:rStyle w:val="Hipervnculo"/>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0B58FB">
          <w:pPr>
            <w:pStyle w:val="TD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ipervnculo"/>
                <w:noProof/>
              </w:rPr>
              <w:t>1.3.2.</w:t>
            </w:r>
            <w:r w:rsidR="004B0D1D">
              <w:rPr>
                <w:rFonts w:asciiTheme="minorHAnsi" w:eastAsiaTheme="minorEastAsia" w:hAnsiTheme="minorHAnsi" w:cstheme="minorBidi"/>
                <w:noProof/>
                <w:color w:val="auto"/>
              </w:rPr>
              <w:tab/>
            </w:r>
            <w:r w:rsidR="004B0D1D" w:rsidRPr="000B7EB0">
              <w:rPr>
                <w:rStyle w:val="Hipervnculo"/>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0B58FB">
          <w:pPr>
            <w:pStyle w:val="TD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ipervnculo"/>
                <w:noProof/>
              </w:rPr>
              <w:t>1.4.</w:t>
            </w:r>
            <w:r w:rsidR="004B0D1D">
              <w:rPr>
                <w:rFonts w:asciiTheme="minorHAnsi" w:eastAsiaTheme="minorEastAsia" w:hAnsiTheme="minorHAnsi" w:cstheme="minorBidi"/>
                <w:noProof/>
                <w:color w:val="auto"/>
              </w:rPr>
              <w:tab/>
            </w:r>
            <w:r w:rsidR="004B0D1D" w:rsidRPr="000B7EB0">
              <w:rPr>
                <w:rStyle w:val="Hipervnculo"/>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ipervnculo"/>
                <w:noProof/>
              </w:rPr>
              <w:t>2.</w:t>
            </w:r>
            <w:r w:rsidR="004B0D1D">
              <w:rPr>
                <w:rFonts w:asciiTheme="minorHAnsi" w:eastAsiaTheme="minorEastAsia" w:hAnsiTheme="minorHAnsi" w:cstheme="minorBidi"/>
                <w:noProof/>
                <w:color w:val="auto"/>
              </w:rPr>
              <w:tab/>
            </w:r>
            <w:r w:rsidR="004B0D1D" w:rsidRPr="000B7EB0">
              <w:rPr>
                <w:rStyle w:val="Hipervnculo"/>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0B58FB">
          <w:pPr>
            <w:pStyle w:val="TDC2"/>
            <w:tabs>
              <w:tab w:val="right" w:pos="8828"/>
            </w:tabs>
            <w:rPr>
              <w:rFonts w:asciiTheme="minorHAnsi" w:eastAsiaTheme="minorEastAsia" w:hAnsiTheme="minorHAnsi" w:cstheme="minorBidi"/>
              <w:noProof/>
              <w:color w:val="auto"/>
            </w:rPr>
          </w:pPr>
          <w:hyperlink w:anchor="_Toc497478886" w:history="1">
            <w:r w:rsidR="004B0D1D" w:rsidRPr="000B7EB0">
              <w:rPr>
                <w:rStyle w:val="Hipervnculo"/>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0B58FB">
          <w:pPr>
            <w:pStyle w:val="TDC2"/>
            <w:tabs>
              <w:tab w:val="right" w:pos="8828"/>
            </w:tabs>
            <w:rPr>
              <w:rFonts w:asciiTheme="minorHAnsi" w:eastAsiaTheme="minorEastAsia" w:hAnsiTheme="minorHAnsi" w:cstheme="minorBidi"/>
              <w:noProof/>
              <w:color w:val="auto"/>
            </w:rPr>
          </w:pPr>
          <w:hyperlink w:anchor="_Toc497478887" w:history="1">
            <w:r w:rsidR="004B0D1D" w:rsidRPr="000B7EB0">
              <w:rPr>
                <w:rStyle w:val="Hipervnculo"/>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0B58FB">
          <w:pPr>
            <w:pStyle w:val="TDC2"/>
            <w:tabs>
              <w:tab w:val="right" w:pos="8828"/>
            </w:tabs>
            <w:rPr>
              <w:rFonts w:asciiTheme="minorHAnsi" w:eastAsiaTheme="minorEastAsia" w:hAnsiTheme="minorHAnsi" w:cstheme="minorBidi"/>
              <w:noProof/>
              <w:color w:val="auto"/>
            </w:rPr>
          </w:pPr>
          <w:hyperlink w:anchor="_Toc497478888" w:history="1">
            <w:r w:rsidR="004B0D1D" w:rsidRPr="000B7EB0">
              <w:rPr>
                <w:rStyle w:val="Hipervnculo"/>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ipervnculo"/>
                <w:noProof/>
              </w:rPr>
              <w:t>3.</w:t>
            </w:r>
            <w:r w:rsidR="004B0D1D">
              <w:rPr>
                <w:rFonts w:asciiTheme="minorHAnsi" w:eastAsiaTheme="minorEastAsia" w:hAnsiTheme="minorHAnsi" w:cstheme="minorBidi"/>
                <w:noProof/>
                <w:color w:val="auto"/>
              </w:rPr>
              <w:tab/>
            </w:r>
            <w:r w:rsidR="004B0D1D" w:rsidRPr="000B7EB0">
              <w:rPr>
                <w:rStyle w:val="Hipervnculo"/>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0B58FB">
          <w:pPr>
            <w:pStyle w:val="TDC2"/>
            <w:tabs>
              <w:tab w:val="right" w:pos="8828"/>
            </w:tabs>
            <w:rPr>
              <w:rFonts w:asciiTheme="minorHAnsi" w:eastAsiaTheme="minorEastAsia" w:hAnsiTheme="minorHAnsi" w:cstheme="minorBidi"/>
              <w:noProof/>
              <w:color w:val="auto"/>
            </w:rPr>
          </w:pPr>
          <w:hyperlink w:anchor="_Toc497478890" w:history="1">
            <w:r w:rsidR="004B0D1D" w:rsidRPr="000B7EB0">
              <w:rPr>
                <w:rStyle w:val="Hipervnculo"/>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891" w:history="1">
            <w:r w:rsidR="004B0D1D" w:rsidRPr="000B7EB0">
              <w:rPr>
                <w:rStyle w:val="Hipervnculo"/>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892" w:history="1">
            <w:r w:rsidR="004B0D1D" w:rsidRPr="000B7EB0">
              <w:rPr>
                <w:rStyle w:val="Hipervnculo"/>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893" w:history="1">
            <w:r w:rsidR="004B0D1D" w:rsidRPr="000B7EB0">
              <w:rPr>
                <w:rStyle w:val="Hipervnculo"/>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894" w:history="1">
            <w:r w:rsidR="004B0D1D" w:rsidRPr="000B7EB0">
              <w:rPr>
                <w:rStyle w:val="Hipervnculo"/>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895" w:history="1">
            <w:r w:rsidR="004B0D1D" w:rsidRPr="000B7EB0">
              <w:rPr>
                <w:rStyle w:val="Hipervnculo"/>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896" w:history="1">
            <w:r w:rsidR="004B0D1D" w:rsidRPr="000B7EB0">
              <w:rPr>
                <w:rStyle w:val="Hipervnculo"/>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897" w:history="1">
            <w:r w:rsidR="004B0D1D" w:rsidRPr="000B7EB0">
              <w:rPr>
                <w:rStyle w:val="Hipervnculo"/>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898" w:history="1">
            <w:r w:rsidR="004B0D1D" w:rsidRPr="000B7EB0">
              <w:rPr>
                <w:rStyle w:val="Hipervnculo"/>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899" w:history="1">
            <w:r w:rsidR="004B0D1D" w:rsidRPr="000B7EB0">
              <w:rPr>
                <w:rStyle w:val="Hipervnculo"/>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0B58FB">
          <w:pPr>
            <w:pStyle w:val="TDC2"/>
            <w:tabs>
              <w:tab w:val="right" w:pos="8828"/>
            </w:tabs>
            <w:rPr>
              <w:rFonts w:asciiTheme="minorHAnsi" w:eastAsiaTheme="minorEastAsia" w:hAnsiTheme="minorHAnsi" w:cstheme="minorBidi"/>
              <w:noProof/>
              <w:color w:val="auto"/>
            </w:rPr>
          </w:pPr>
          <w:hyperlink w:anchor="_Toc497478900" w:history="1">
            <w:r w:rsidR="004B0D1D" w:rsidRPr="000B7EB0">
              <w:rPr>
                <w:rStyle w:val="Hipervnculo"/>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01" w:history="1">
            <w:r w:rsidR="004B0D1D" w:rsidRPr="000B7EB0">
              <w:rPr>
                <w:rStyle w:val="Hipervnculo"/>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2" w:history="1">
            <w:r w:rsidR="004B0D1D" w:rsidRPr="000B7EB0">
              <w:rPr>
                <w:rStyle w:val="Hipervnculo"/>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3" w:history="1">
            <w:r w:rsidR="004B0D1D" w:rsidRPr="000B7EB0">
              <w:rPr>
                <w:rStyle w:val="Hipervnculo"/>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4" w:history="1">
            <w:r w:rsidR="004B0D1D" w:rsidRPr="000B7EB0">
              <w:rPr>
                <w:rStyle w:val="Hipervnculo"/>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5" w:history="1">
            <w:r w:rsidR="004B0D1D" w:rsidRPr="000B7EB0">
              <w:rPr>
                <w:rStyle w:val="Hipervnculo"/>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6" w:history="1">
            <w:r w:rsidR="004B0D1D" w:rsidRPr="000B7EB0">
              <w:rPr>
                <w:rStyle w:val="Hipervnculo"/>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7" w:history="1">
            <w:r w:rsidR="004B0D1D" w:rsidRPr="000B7EB0">
              <w:rPr>
                <w:rStyle w:val="Hipervnculo"/>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8" w:history="1">
            <w:r w:rsidR="004B0D1D" w:rsidRPr="000B7EB0">
              <w:rPr>
                <w:rStyle w:val="Hipervnculo"/>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09" w:history="1">
            <w:r w:rsidR="004B0D1D" w:rsidRPr="000B7EB0">
              <w:rPr>
                <w:rStyle w:val="Hipervnculo"/>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10" w:history="1">
            <w:r w:rsidR="004B0D1D" w:rsidRPr="000B7EB0">
              <w:rPr>
                <w:rStyle w:val="Hipervnculo"/>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11" w:history="1">
            <w:r w:rsidR="004B0D1D" w:rsidRPr="000B7EB0">
              <w:rPr>
                <w:rStyle w:val="Hipervnculo"/>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12" w:history="1">
            <w:r w:rsidR="004B0D1D" w:rsidRPr="000B7EB0">
              <w:rPr>
                <w:rStyle w:val="Hipervnculo"/>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13" w:history="1">
            <w:r w:rsidR="004B0D1D" w:rsidRPr="000B7EB0">
              <w:rPr>
                <w:rStyle w:val="Hipervnculo"/>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14" w:history="1">
            <w:r w:rsidR="004B0D1D" w:rsidRPr="000B7EB0">
              <w:rPr>
                <w:rStyle w:val="Hipervnculo"/>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142803EC" w:rsidR="004B0D1D" w:rsidRDefault="000B58FB">
          <w:pPr>
            <w:pStyle w:val="TDC4"/>
            <w:tabs>
              <w:tab w:val="right" w:pos="8828"/>
            </w:tabs>
            <w:rPr>
              <w:rFonts w:asciiTheme="minorHAnsi" w:eastAsiaTheme="minorEastAsia" w:hAnsiTheme="minorHAnsi" w:cstheme="minorBidi"/>
              <w:noProof/>
              <w:color w:val="auto"/>
            </w:rPr>
          </w:pPr>
          <w:hyperlink w:anchor="_Toc497478915" w:history="1">
            <w:r w:rsidR="004B0D1D" w:rsidRPr="000B7EB0">
              <w:rPr>
                <w:rStyle w:val="Hipervnculo"/>
                <w:noProof/>
              </w:rPr>
              <w:t xml:space="preserve">3.2.1.15 Caso de </w:t>
            </w:r>
            <w:r w:rsidR="00C434D5">
              <w:rPr>
                <w:rStyle w:val="Hipervnculo"/>
                <w:noProof/>
              </w:rPr>
              <w:t>R-DC</w:t>
            </w:r>
            <w:r w:rsidR="004B0D1D" w:rsidRPr="000B7EB0">
              <w:rPr>
                <w:rStyle w:val="Hipervnculo"/>
                <w:noProof/>
              </w:rPr>
              <w:t>-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3750E132" w:rsidR="004B0D1D" w:rsidRDefault="000B58FB">
          <w:pPr>
            <w:pStyle w:val="TDC4"/>
            <w:tabs>
              <w:tab w:val="right" w:pos="8828"/>
            </w:tabs>
            <w:rPr>
              <w:rFonts w:asciiTheme="minorHAnsi" w:eastAsiaTheme="minorEastAsia" w:hAnsiTheme="minorHAnsi" w:cstheme="minorBidi"/>
              <w:noProof/>
              <w:color w:val="auto"/>
            </w:rPr>
          </w:pPr>
          <w:hyperlink w:anchor="_Toc497478916" w:history="1">
            <w:r w:rsidR="004B0D1D" w:rsidRPr="000B7EB0">
              <w:rPr>
                <w:rStyle w:val="Hipervnculo"/>
                <w:noProof/>
              </w:rPr>
              <w:t xml:space="preserve">3.2.1.16 Caso de </w:t>
            </w:r>
            <w:r w:rsidR="00C434D5">
              <w:rPr>
                <w:rStyle w:val="Hipervnculo"/>
                <w:noProof/>
              </w:rPr>
              <w:t>R-DC</w:t>
            </w:r>
            <w:r w:rsidR="004B0D1D" w:rsidRPr="000B7EB0">
              <w:rPr>
                <w:rStyle w:val="Hipervnculo"/>
                <w:noProof/>
              </w:rPr>
              <w:t>-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0B58FB">
          <w:pPr>
            <w:pStyle w:val="TDC4"/>
            <w:tabs>
              <w:tab w:val="right" w:pos="8828"/>
            </w:tabs>
            <w:rPr>
              <w:rFonts w:asciiTheme="minorHAnsi" w:eastAsiaTheme="minorEastAsia" w:hAnsiTheme="minorHAnsi" w:cstheme="minorBidi"/>
              <w:noProof/>
              <w:color w:val="auto"/>
            </w:rPr>
          </w:pPr>
          <w:hyperlink w:anchor="_Toc497478917" w:history="1">
            <w:r w:rsidR="004B0D1D" w:rsidRPr="000B7EB0">
              <w:rPr>
                <w:rStyle w:val="Hipervnculo"/>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18" w:history="1">
            <w:r w:rsidR="004B0D1D" w:rsidRPr="000B7EB0">
              <w:rPr>
                <w:rStyle w:val="Hipervnculo"/>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19" w:history="1">
            <w:r w:rsidR="004B0D1D" w:rsidRPr="000B7EB0">
              <w:rPr>
                <w:rStyle w:val="Hipervnculo"/>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20" w:history="1">
            <w:r w:rsidR="004B0D1D" w:rsidRPr="000B7EB0">
              <w:rPr>
                <w:rStyle w:val="Hipervnculo"/>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21" w:history="1">
            <w:r w:rsidR="004B0D1D" w:rsidRPr="000B7EB0">
              <w:rPr>
                <w:rStyle w:val="Hipervnculo"/>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0B58FB">
          <w:pPr>
            <w:pStyle w:val="TDC2"/>
            <w:tabs>
              <w:tab w:val="right" w:pos="8828"/>
            </w:tabs>
            <w:rPr>
              <w:rFonts w:asciiTheme="minorHAnsi" w:eastAsiaTheme="minorEastAsia" w:hAnsiTheme="minorHAnsi" w:cstheme="minorBidi"/>
              <w:noProof/>
              <w:color w:val="auto"/>
            </w:rPr>
          </w:pPr>
          <w:hyperlink w:anchor="_Toc497478922" w:history="1">
            <w:r w:rsidR="004B0D1D" w:rsidRPr="000B7EB0">
              <w:rPr>
                <w:rStyle w:val="Hipervnculo"/>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23" w:history="1">
            <w:r w:rsidR="004B0D1D" w:rsidRPr="000B7EB0">
              <w:rPr>
                <w:rStyle w:val="Hipervnculo"/>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0B58FB">
          <w:pPr>
            <w:pStyle w:val="TDC3"/>
            <w:tabs>
              <w:tab w:val="right" w:pos="8828"/>
            </w:tabs>
            <w:rPr>
              <w:rFonts w:asciiTheme="minorHAnsi" w:eastAsiaTheme="minorEastAsia" w:hAnsiTheme="minorHAnsi" w:cstheme="minorBidi"/>
              <w:noProof/>
              <w:color w:val="auto"/>
            </w:rPr>
          </w:pPr>
          <w:hyperlink w:anchor="_Toc497478924" w:history="1">
            <w:r w:rsidR="004B0D1D" w:rsidRPr="000B7EB0">
              <w:rPr>
                <w:rStyle w:val="Hipervnculo"/>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ipervnculo"/>
                <w:noProof/>
              </w:rPr>
              <w:t>4.</w:t>
            </w:r>
            <w:r w:rsidR="004B0D1D">
              <w:rPr>
                <w:rFonts w:asciiTheme="minorHAnsi" w:eastAsiaTheme="minorEastAsia" w:hAnsiTheme="minorHAnsi" w:cstheme="minorBidi"/>
                <w:noProof/>
                <w:color w:val="auto"/>
              </w:rPr>
              <w:tab/>
            </w:r>
            <w:r w:rsidR="004B0D1D" w:rsidRPr="000B7EB0">
              <w:rPr>
                <w:rStyle w:val="Hipervnculo"/>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ipervnculo"/>
                <w:noProof/>
              </w:rPr>
              <w:t>5.</w:t>
            </w:r>
            <w:r w:rsidR="004B0D1D">
              <w:rPr>
                <w:rFonts w:asciiTheme="minorHAnsi" w:eastAsiaTheme="minorEastAsia" w:hAnsiTheme="minorHAnsi" w:cstheme="minorBidi"/>
                <w:noProof/>
                <w:color w:val="auto"/>
              </w:rPr>
              <w:tab/>
            </w:r>
            <w:r w:rsidR="004B0D1D" w:rsidRPr="000B7EB0">
              <w:rPr>
                <w:rStyle w:val="Hipervnculo"/>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ipervnculo"/>
                <w:noProof/>
              </w:rPr>
              <w:t>6.</w:t>
            </w:r>
            <w:r w:rsidR="004B0D1D">
              <w:rPr>
                <w:rFonts w:asciiTheme="minorHAnsi" w:eastAsiaTheme="minorEastAsia" w:hAnsiTheme="minorHAnsi" w:cstheme="minorBidi"/>
                <w:noProof/>
                <w:color w:val="auto"/>
              </w:rPr>
              <w:tab/>
            </w:r>
            <w:r w:rsidR="004B0D1D" w:rsidRPr="000B7EB0">
              <w:rPr>
                <w:rStyle w:val="Hipervnculo"/>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ipervnculo"/>
                <w:noProof/>
              </w:rPr>
              <w:t>7.</w:t>
            </w:r>
            <w:r w:rsidR="004B0D1D">
              <w:rPr>
                <w:rFonts w:asciiTheme="minorHAnsi" w:eastAsiaTheme="minorEastAsia" w:hAnsiTheme="minorHAnsi" w:cstheme="minorBidi"/>
                <w:noProof/>
                <w:color w:val="auto"/>
              </w:rPr>
              <w:tab/>
            </w:r>
            <w:r w:rsidR="004B0D1D" w:rsidRPr="000B7EB0">
              <w:rPr>
                <w:rStyle w:val="Hipervnculo"/>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0B58FB">
          <w:pPr>
            <w:pStyle w:val="TD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ipervnculo"/>
                <w:noProof/>
              </w:rPr>
              <w:t>8.</w:t>
            </w:r>
            <w:r w:rsidR="004B0D1D">
              <w:rPr>
                <w:rFonts w:asciiTheme="minorHAnsi" w:eastAsiaTheme="minorEastAsia" w:hAnsiTheme="minorHAnsi" w:cstheme="minorBidi"/>
                <w:noProof/>
                <w:color w:val="auto"/>
              </w:rPr>
              <w:tab/>
            </w:r>
            <w:r w:rsidR="004B0D1D" w:rsidRPr="000B7EB0">
              <w:rPr>
                <w:rStyle w:val="Hipervnculo"/>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2"/>
      <w:r w:rsidRPr="00C661D5">
        <w:lastRenderedPageBreak/>
        <w:t>LISTA DE FIGURAS</w:t>
      </w:r>
      <w:commentRangeEnd w:id="2"/>
      <w:r w:rsidR="00B53467">
        <w:rPr>
          <w:rStyle w:val="Refdecomentario"/>
          <w:b w:val="0"/>
        </w:rPr>
        <w:commentReference w:id="2"/>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ipervnculo"/>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0" w:history="1">
        <w:r w:rsidR="00E43469" w:rsidRPr="00100EF6">
          <w:rPr>
            <w:rStyle w:val="Hipervnculo"/>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1" w:history="1">
        <w:r w:rsidR="00E43469" w:rsidRPr="00100EF6">
          <w:rPr>
            <w:rStyle w:val="Hipervnculo"/>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2" w:history="1">
        <w:r w:rsidR="00E43469" w:rsidRPr="00100EF6">
          <w:rPr>
            <w:rStyle w:val="Hipervnculo"/>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3" w:history="1">
        <w:r w:rsidR="00E43469" w:rsidRPr="00100EF6">
          <w:rPr>
            <w:rStyle w:val="Hipervnculo"/>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4" w:history="1">
        <w:r w:rsidR="00E43469" w:rsidRPr="00100EF6">
          <w:rPr>
            <w:rStyle w:val="Hipervnculo"/>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5" w:history="1">
        <w:r w:rsidR="00E43469" w:rsidRPr="00100EF6">
          <w:rPr>
            <w:rStyle w:val="Hipervnculo"/>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6" w:history="1">
        <w:r w:rsidR="00E43469" w:rsidRPr="00100EF6">
          <w:rPr>
            <w:rStyle w:val="Hipervnculo"/>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7" w:history="1">
        <w:r w:rsidR="00E43469" w:rsidRPr="00100EF6">
          <w:rPr>
            <w:rStyle w:val="Hipervnculo"/>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8" w:history="1">
        <w:r w:rsidR="00E43469" w:rsidRPr="00100EF6">
          <w:rPr>
            <w:rStyle w:val="Hipervnculo"/>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89" w:history="1">
        <w:r w:rsidR="00E43469" w:rsidRPr="00100EF6">
          <w:rPr>
            <w:rStyle w:val="Hipervnculo"/>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0" w:history="1">
        <w:r w:rsidR="00E43469" w:rsidRPr="00100EF6">
          <w:rPr>
            <w:rStyle w:val="Hipervnculo"/>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1" w:history="1">
        <w:r w:rsidR="00E43469" w:rsidRPr="00100EF6">
          <w:rPr>
            <w:rStyle w:val="Hipervnculo"/>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2" w:history="1">
        <w:r w:rsidR="00E43469" w:rsidRPr="00100EF6">
          <w:rPr>
            <w:rStyle w:val="Hipervnculo"/>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3" w:history="1">
        <w:r w:rsidR="00E43469" w:rsidRPr="00100EF6">
          <w:rPr>
            <w:rStyle w:val="Hipervnculo"/>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4" w:history="1">
        <w:r w:rsidR="00E43469" w:rsidRPr="00100EF6">
          <w:rPr>
            <w:rStyle w:val="Hipervnculo"/>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5" w:history="1">
        <w:r w:rsidR="00E43469" w:rsidRPr="00100EF6">
          <w:rPr>
            <w:rStyle w:val="Hipervnculo"/>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6" w:history="1">
        <w:r w:rsidR="00E43469" w:rsidRPr="00100EF6">
          <w:rPr>
            <w:rStyle w:val="Hipervnculo"/>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7" w:history="1">
        <w:r w:rsidR="00E43469" w:rsidRPr="00100EF6">
          <w:rPr>
            <w:rStyle w:val="Hipervnculo"/>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8" w:history="1">
        <w:r w:rsidR="00E43469" w:rsidRPr="00100EF6">
          <w:rPr>
            <w:rStyle w:val="Hipervnculo"/>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299" w:history="1">
        <w:r w:rsidR="00E43469" w:rsidRPr="00100EF6">
          <w:rPr>
            <w:rStyle w:val="Hipervnculo"/>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300" w:history="1">
        <w:r w:rsidR="00E43469" w:rsidRPr="00100EF6">
          <w:rPr>
            <w:rStyle w:val="Hipervnculo"/>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0B58FB">
      <w:pPr>
        <w:pStyle w:val="Tabladeilustraciones"/>
        <w:tabs>
          <w:tab w:val="right" w:pos="8828"/>
        </w:tabs>
        <w:rPr>
          <w:rFonts w:asciiTheme="minorHAnsi" w:eastAsiaTheme="minorEastAsia" w:hAnsiTheme="minorHAnsi" w:cstheme="minorBidi"/>
          <w:noProof/>
          <w:color w:val="auto"/>
        </w:rPr>
      </w:pPr>
      <w:hyperlink w:anchor="_Toc497514301" w:history="1">
        <w:r w:rsidR="00E43469" w:rsidRPr="00100EF6">
          <w:rPr>
            <w:rStyle w:val="Hipervnculo"/>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Default="003F1952">
      <w:pPr>
        <w:tabs>
          <w:tab w:val="left" w:pos="80"/>
        </w:tabs>
        <w:rPr>
          <w:sz w:val="24"/>
          <w:szCs w:val="24"/>
        </w:rPr>
      </w:pPr>
    </w:p>
    <w:p w14:paraId="2F92E43B" w14:textId="77777777" w:rsidR="00504EF6" w:rsidRDefault="00504EF6">
      <w:pPr>
        <w:tabs>
          <w:tab w:val="left" w:pos="80"/>
        </w:tabs>
        <w:rPr>
          <w:sz w:val="24"/>
          <w:szCs w:val="24"/>
        </w:rPr>
      </w:pPr>
    </w:p>
    <w:p w14:paraId="314A87BF" w14:textId="77777777" w:rsidR="00504EF6" w:rsidRDefault="00504EF6">
      <w:pPr>
        <w:tabs>
          <w:tab w:val="left" w:pos="80"/>
        </w:tabs>
        <w:rPr>
          <w:sz w:val="24"/>
          <w:szCs w:val="24"/>
        </w:rPr>
      </w:pPr>
    </w:p>
    <w:p w14:paraId="13467BD6" w14:textId="77777777" w:rsidR="00504EF6" w:rsidRDefault="00504EF6">
      <w:pPr>
        <w:tabs>
          <w:tab w:val="left" w:pos="80"/>
        </w:tabs>
        <w:rPr>
          <w:sz w:val="24"/>
          <w:szCs w:val="24"/>
        </w:rPr>
      </w:pPr>
    </w:p>
    <w:p w14:paraId="1209853B" w14:textId="77777777" w:rsidR="00504EF6" w:rsidRDefault="00504EF6">
      <w:pPr>
        <w:tabs>
          <w:tab w:val="left" w:pos="80"/>
        </w:tabs>
        <w:rPr>
          <w:sz w:val="24"/>
          <w:szCs w:val="24"/>
        </w:rPr>
      </w:pPr>
    </w:p>
    <w:p w14:paraId="1248DCA9" w14:textId="77777777" w:rsidR="00504EF6" w:rsidRDefault="00504EF6">
      <w:pPr>
        <w:tabs>
          <w:tab w:val="left" w:pos="80"/>
        </w:tabs>
        <w:rPr>
          <w:sz w:val="24"/>
          <w:szCs w:val="24"/>
        </w:rPr>
      </w:pPr>
    </w:p>
    <w:p w14:paraId="10460A07" w14:textId="77777777" w:rsidR="00504EF6" w:rsidRDefault="00504EF6">
      <w:pPr>
        <w:tabs>
          <w:tab w:val="left" w:pos="80"/>
        </w:tabs>
        <w:rPr>
          <w:sz w:val="24"/>
          <w:szCs w:val="24"/>
        </w:rPr>
      </w:pPr>
    </w:p>
    <w:p w14:paraId="69FB5EB8" w14:textId="77777777" w:rsidR="00504EF6" w:rsidRDefault="00504EF6">
      <w:pPr>
        <w:tabs>
          <w:tab w:val="left" w:pos="80"/>
        </w:tabs>
        <w:rPr>
          <w:sz w:val="24"/>
          <w:szCs w:val="24"/>
        </w:rPr>
      </w:pPr>
    </w:p>
    <w:p w14:paraId="6B6DB12D" w14:textId="77777777" w:rsidR="00504EF6" w:rsidRDefault="00504EF6">
      <w:pPr>
        <w:tabs>
          <w:tab w:val="left" w:pos="80"/>
        </w:tabs>
        <w:rPr>
          <w:sz w:val="24"/>
          <w:szCs w:val="24"/>
        </w:rPr>
      </w:pPr>
    </w:p>
    <w:p w14:paraId="6A33009C" w14:textId="77777777" w:rsidR="00504EF6" w:rsidRPr="00C661D5" w:rsidRDefault="00504EF6">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Epgrafe"/>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3"/>
      <w:r w:rsidRPr="00C661D5">
        <w:lastRenderedPageBreak/>
        <w:t>LISTA DE TABLAS</w:t>
      </w:r>
      <w:commentRangeEnd w:id="3"/>
      <w:r w:rsidR="0053241B">
        <w:rPr>
          <w:rStyle w:val="Refdecomentario"/>
          <w:b w:val="0"/>
        </w:rPr>
        <w:commentReference w:id="3"/>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394" w:history="1">
        <w:r w:rsidR="007A263A" w:rsidRPr="007504B1">
          <w:rPr>
            <w:rStyle w:val="Hipervnculo"/>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395" w:history="1">
        <w:r w:rsidR="007A263A" w:rsidRPr="007504B1">
          <w:rPr>
            <w:rStyle w:val="Hipervnculo"/>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396" w:history="1">
        <w:r w:rsidR="007A263A" w:rsidRPr="007504B1">
          <w:rPr>
            <w:rStyle w:val="Hipervnculo"/>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397" w:history="1">
        <w:r w:rsidR="007A263A" w:rsidRPr="007504B1">
          <w:rPr>
            <w:rStyle w:val="Hipervnculo"/>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398" w:history="1">
        <w:r w:rsidR="007A263A" w:rsidRPr="007504B1">
          <w:rPr>
            <w:rStyle w:val="Hipervnculo"/>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399" w:history="1">
        <w:r w:rsidR="007A263A" w:rsidRPr="007504B1">
          <w:rPr>
            <w:rStyle w:val="Hipervnculo"/>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0" w:history="1">
        <w:r w:rsidR="007A263A" w:rsidRPr="007504B1">
          <w:rPr>
            <w:rStyle w:val="Hipervnculo"/>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1" w:history="1">
        <w:r w:rsidR="007A263A" w:rsidRPr="007504B1">
          <w:rPr>
            <w:rStyle w:val="Hipervnculo"/>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2" w:history="1">
        <w:r w:rsidR="007A263A" w:rsidRPr="007504B1">
          <w:rPr>
            <w:rStyle w:val="Hipervnculo"/>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3" w:history="1">
        <w:r w:rsidR="007A263A" w:rsidRPr="007504B1">
          <w:rPr>
            <w:rStyle w:val="Hipervnculo"/>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4" w:history="1">
        <w:r w:rsidR="007A263A" w:rsidRPr="007504B1">
          <w:rPr>
            <w:rStyle w:val="Hipervnculo"/>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5" w:history="1">
        <w:r w:rsidR="007A263A" w:rsidRPr="007504B1">
          <w:rPr>
            <w:rStyle w:val="Hipervnculo"/>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B46ABB6"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6" w:history="1">
        <w:r w:rsidR="007A263A" w:rsidRPr="007504B1">
          <w:rPr>
            <w:rStyle w:val="Hipervnculo"/>
            <w:noProof/>
          </w:rPr>
          <w:t xml:space="preserve">Tabla 14. </w:t>
        </w:r>
        <w:r w:rsidR="00C434D5">
          <w:rPr>
            <w:rStyle w:val="Hipervnculo"/>
            <w:noProof/>
          </w:rPr>
          <w:t>R-DC</w:t>
        </w:r>
        <w:r w:rsidR="007A263A" w:rsidRPr="007504B1">
          <w:rPr>
            <w:rStyle w:val="Hipervnculo"/>
            <w:noProof/>
          </w:rPr>
          <w:t>-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E69B180"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7" w:history="1">
        <w:r w:rsidR="007A263A" w:rsidRPr="007504B1">
          <w:rPr>
            <w:rStyle w:val="Hipervnculo"/>
            <w:noProof/>
          </w:rPr>
          <w:t xml:space="preserve">Tabla 15. </w:t>
        </w:r>
        <w:r w:rsidR="00C434D5">
          <w:rPr>
            <w:rStyle w:val="Hipervnculo"/>
            <w:noProof/>
          </w:rPr>
          <w:t>R-DC</w:t>
        </w:r>
        <w:r w:rsidR="007A263A" w:rsidRPr="007504B1">
          <w:rPr>
            <w:rStyle w:val="Hipervnculo"/>
            <w:noProof/>
          </w:rPr>
          <w:t>-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8" w:history="1">
        <w:r w:rsidR="007A263A" w:rsidRPr="007504B1">
          <w:rPr>
            <w:rStyle w:val="Hipervnculo"/>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0B58FB">
      <w:pPr>
        <w:pStyle w:val="Tabladeilustraciones"/>
        <w:tabs>
          <w:tab w:val="right" w:pos="8828"/>
        </w:tabs>
        <w:rPr>
          <w:rFonts w:asciiTheme="minorHAnsi" w:eastAsiaTheme="minorEastAsia" w:hAnsiTheme="minorHAnsi" w:cstheme="minorBidi"/>
          <w:noProof/>
          <w:color w:val="auto"/>
        </w:rPr>
      </w:pPr>
      <w:hyperlink w:anchor="_Toc497482409" w:history="1">
        <w:r w:rsidR="007A263A" w:rsidRPr="007504B1">
          <w:rPr>
            <w:rStyle w:val="Hipervnculo"/>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4" w:name="_Toc497478876"/>
      <w:bookmarkStart w:id="5" w:name="_Toc497479919"/>
      <w:r w:rsidRPr="00C661D5">
        <w:lastRenderedPageBreak/>
        <w:t>RESUMEN EJECUTIVO</w:t>
      </w:r>
      <w:bookmarkEnd w:id="4"/>
      <w:bookmarkEnd w:id="5"/>
    </w:p>
    <w:p w14:paraId="546A920F" w14:textId="77777777" w:rsidR="003F1952" w:rsidRPr="00C661D5" w:rsidRDefault="003F1952" w:rsidP="00C661D5">
      <w:pPr>
        <w:rPr>
          <w:sz w:val="24"/>
          <w:szCs w:val="24"/>
        </w:rPr>
      </w:pPr>
    </w:p>
    <w:p w14:paraId="17723E1E" w14:textId="71CD2A50" w:rsidR="00C661D5" w:rsidRPr="00C661D5" w:rsidRDefault="00C661D5" w:rsidP="00C661D5">
      <w:pPr>
        <w:spacing w:after="200" w:line="360" w:lineRule="auto"/>
        <w:rPr>
          <w:sz w:val="24"/>
          <w:szCs w:val="24"/>
          <w:highlight w:val="white"/>
        </w:rPr>
      </w:pPr>
      <w:commentRangeStart w:id="6"/>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commentRangeEnd w:id="6"/>
      <w:r w:rsidR="0053241B">
        <w:rPr>
          <w:rStyle w:val="Refdecomentario"/>
        </w:rPr>
        <w:commentReference w:id="6"/>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w:t>
      </w:r>
      <w:commentRangeStart w:id="7"/>
      <w:r w:rsidR="00504EF6">
        <w:rPr>
          <w:sz w:val="24"/>
          <w:szCs w:val="24"/>
          <w:highlight w:val="white"/>
        </w:rPr>
        <w:t xml:space="preserve">para </w:t>
      </w:r>
      <w:r w:rsidRPr="00C661D5">
        <w:rPr>
          <w:sz w:val="24"/>
          <w:szCs w:val="24"/>
          <w:highlight w:val="white"/>
        </w:rPr>
        <w:t xml:space="preserve"> </w:t>
      </w:r>
      <w:commentRangeEnd w:id="7"/>
      <w:r w:rsidR="00562AFC">
        <w:rPr>
          <w:rStyle w:val="Refdecomentario"/>
        </w:rPr>
        <w:commentReference w:id="7"/>
      </w:r>
      <w:r w:rsidRPr="00C661D5">
        <w:rPr>
          <w:sz w:val="24"/>
          <w:szCs w:val="24"/>
          <w:highlight w:val="white"/>
        </w:rPr>
        <w:t>su desarrollo, además de ser poco intuitivo e insegur</w:t>
      </w:r>
      <w:commentRangeStart w:id="8"/>
      <w:r w:rsidRPr="00C661D5">
        <w:rPr>
          <w:sz w:val="24"/>
          <w:szCs w:val="24"/>
          <w:highlight w:val="white"/>
        </w:rPr>
        <w:t>o</w:t>
      </w:r>
      <w:r w:rsidR="00040798">
        <w:rPr>
          <w:sz w:val="24"/>
          <w:szCs w:val="24"/>
          <w:highlight w:val="white"/>
        </w:rPr>
        <w:t>.</w:t>
      </w:r>
      <w:r w:rsidRPr="00C661D5">
        <w:rPr>
          <w:sz w:val="24"/>
          <w:szCs w:val="24"/>
          <w:highlight w:val="white"/>
        </w:rPr>
        <w:t xml:space="preserve"> </w:t>
      </w:r>
      <w:commentRangeEnd w:id="8"/>
      <w:r w:rsidR="001A0BFD">
        <w:rPr>
          <w:rStyle w:val="Refdecomentario"/>
        </w:rPr>
        <w:commentReference w:id="8"/>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commentRangeStart w:id="9"/>
      <w:r w:rsidR="00040798" w:rsidRPr="00C661D5">
        <w:rPr>
          <w:sz w:val="24"/>
          <w:szCs w:val="24"/>
          <w:highlight w:val="white"/>
        </w:rPr>
        <w:t>c</w:t>
      </w:r>
      <w:r w:rsidR="00040798">
        <w:rPr>
          <w:sz w:val="24"/>
          <w:szCs w:val="24"/>
          <w:highlight w:val="white"/>
        </w:rPr>
        <w:t>onsideró la necesidad</w:t>
      </w:r>
      <w:commentRangeEnd w:id="9"/>
      <w:r w:rsidR="001A0BFD">
        <w:rPr>
          <w:rStyle w:val="Refdecomentario"/>
        </w:rPr>
        <w:commentReference w:id="9"/>
      </w:r>
      <w:r w:rsidR="00040798">
        <w:rPr>
          <w:sz w:val="24"/>
          <w:szCs w:val="24"/>
          <w:highlight w:val="white"/>
        </w:rPr>
        <w:t xml:space="preserve"> de</w:t>
      </w:r>
      <w:r w:rsidRPr="00C661D5">
        <w:rPr>
          <w:sz w:val="24"/>
          <w:szCs w:val="24"/>
          <w:highlight w:val="white"/>
        </w:rPr>
        <w:t xml:space="preserve"> desarrollar un software que </w:t>
      </w:r>
      <w:commentRangeStart w:id="10"/>
      <w:r w:rsidRPr="00C661D5">
        <w:rPr>
          <w:sz w:val="24"/>
          <w:szCs w:val="24"/>
          <w:highlight w:val="white"/>
        </w:rPr>
        <w:t xml:space="preserve">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w:t>
      </w:r>
      <w:commentRangeEnd w:id="10"/>
      <w:r w:rsidR="001A0BFD">
        <w:rPr>
          <w:rStyle w:val="Refdecomentario"/>
        </w:rPr>
        <w:commentReference w:id="10"/>
      </w:r>
      <w:r w:rsidR="00040798">
        <w:rPr>
          <w:sz w:val="24"/>
          <w:szCs w:val="24"/>
          <w:highlight w:val="white"/>
        </w:rPr>
        <w:t xml:space="preserve">cambios </w:t>
      </w:r>
      <w:r w:rsidRPr="00C661D5">
        <w:rPr>
          <w:sz w:val="24"/>
          <w:szCs w:val="24"/>
          <w:highlight w:val="white"/>
        </w:rPr>
        <w:t xml:space="preserve">y mejorando el servicio como tal. </w:t>
      </w:r>
    </w:p>
    <w:p w14:paraId="14C5B142" w14:textId="6F223492"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w:t>
      </w:r>
      <w:commentRangeStart w:id="11"/>
      <w:r w:rsidRPr="00C661D5">
        <w:rPr>
          <w:sz w:val="24"/>
          <w:szCs w:val="24"/>
          <w:highlight w:val="white"/>
        </w:rPr>
        <w:t>de un</w:t>
      </w:r>
      <w:r w:rsidR="00040798">
        <w:rPr>
          <w:sz w:val="24"/>
          <w:szCs w:val="24"/>
          <w:highlight w:val="white"/>
        </w:rPr>
        <w:t>a</w:t>
      </w:r>
      <w:r w:rsidRPr="00C661D5">
        <w:rPr>
          <w:sz w:val="24"/>
          <w:szCs w:val="24"/>
          <w:highlight w:val="white"/>
        </w:rPr>
        <w:t xml:space="preserve"> arquitectura </w:t>
      </w:r>
      <w:commentRangeEnd w:id="11"/>
      <w:r w:rsidR="001A0BFD">
        <w:rPr>
          <w:rStyle w:val="Refdecomentario"/>
        </w:rPr>
        <w:commentReference w:id="11"/>
      </w:r>
      <w:r w:rsidRPr="00C661D5">
        <w:rPr>
          <w:sz w:val="24"/>
          <w:szCs w:val="24"/>
          <w:highlight w:val="white"/>
        </w:rPr>
        <w:t xml:space="preserve">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C661D5">
      <w:pPr>
        <w:spacing w:after="200" w:line="360" w:lineRule="auto"/>
        <w:rPr>
          <w:sz w:val="24"/>
          <w:szCs w:val="24"/>
        </w:rPr>
      </w:pPr>
      <w:commentRangeStart w:id="12"/>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commentRangeEnd w:id="12"/>
      <w:r w:rsidR="001A0BFD">
        <w:rPr>
          <w:rStyle w:val="Refdecomentario"/>
        </w:rPr>
        <w:commentReference w:id="12"/>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 xml:space="preserve">mplado permitir a los coordinadores asignar las horas a los docentes controlando el porcentaje y totalidad de horas fijadas por cada </w:t>
      </w:r>
      <w:commentRangeStart w:id="13"/>
      <w:r w:rsidR="00C661D5" w:rsidRPr="00C661D5">
        <w:rPr>
          <w:sz w:val="24"/>
          <w:szCs w:val="24"/>
        </w:rPr>
        <w:t>coordinación</w:t>
      </w:r>
      <w:r>
        <w:rPr>
          <w:sz w:val="24"/>
          <w:szCs w:val="24"/>
        </w:rPr>
        <w:t>.</w:t>
      </w:r>
      <w:commentRangeEnd w:id="13"/>
      <w:r w:rsidR="001A0BFD">
        <w:rPr>
          <w:rStyle w:val="Refdecomentario"/>
        </w:rPr>
        <w:commentReference w:id="13"/>
      </w:r>
      <w:r>
        <w:rPr>
          <w:sz w:val="24"/>
          <w:szCs w:val="24"/>
        </w:rPr>
        <w:t xml:space="preserve">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w:t>
      </w:r>
      <w:commentRangeStart w:id="14"/>
      <w:r w:rsidR="00C661D5" w:rsidRPr="00C661D5">
        <w:rPr>
          <w:sz w:val="24"/>
          <w:szCs w:val="24"/>
          <w:highlight w:val="white"/>
        </w:rPr>
        <w:t xml:space="preserve">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commentRangeEnd w:id="14"/>
      <w:r w:rsidR="001A0BFD">
        <w:rPr>
          <w:rStyle w:val="Refdecomentario"/>
        </w:rPr>
        <w:commentReference w:id="14"/>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15" w:name="_Toc497478877"/>
      <w:bookmarkStart w:id="16" w:name="_Toc497479920"/>
      <w:r w:rsidRPr="00C661D5">
        <w:lastRenderedPageBreak/>
        <w:t>INTRODUCCIÓN</w:t>
      </w:r>
      <w:bookmarkEnd w:id="15"/>
      <w:bookmarkEnd w:id="1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310B4442" w14:textId="09F92384" w:rsidR="003F1952" w:rsidRPr="00C661D5" w:rsidRDefault="000C1B85">
      <w:pPr>
        <w:widowControl/>
        <w:spacing w:line="360" w:lineRule="auto"/>
        <w:rPr>
          <w:sz w:val="24"/>
          <w:szCs w:val="24"/>
        </w:rPr>
      </w:pPr>
      <w:r w:rsidRPr="00C661D5">
        <w:rPr>
          <w:sz w:val="24"/>
          <w:szCs w:val="24"/>
        </w:rPr>
        <w:t xml:space="preserve">Actualmente las instituciones educativas han notado como el avance tecnológico y el rápido crecimiento de las tecnologías de la información </w:t>
      </w:r>
      <w:commentRangeStart w:id="17"/>
      <w:r w:rsidRPr="00C661D5">
        <w:rPr>
          <w:sz w:val="24"/>
          <w:szCs w:val="24"/>
        </w:rPr>
        <w:t>está</w:t>
      </w:r>
      <w:r w:rsidR="00040798">
        <w:rPr>
          <w:sz w:val="24"/>
          <w:szCs w:val="24"/>
        </w:rPr>
        <w:t>n</w:t>
      </w:r>
      <w:r w:rsidRPr="00C661D5">
        <w:rPr>
          <w:sz w:val="24"/>
          <w:szCs w:val="24"/>
        </w:rPr>
        <w:t xml:space="preserve"> </w:t>
      </w:r>
      <w:commentRangeEnd w:id="17"/>
      <w:r w:rsidR="00803EAD">
        <w:rPr>
          <w:rStyle w:val="Refdecomentario"/>
        </w:rPr>
        <w:commentReference w:id="17"/>
      </w:r>
      <w:r w:rsidRPr="00C661D5">
        <w:rPr>
          <w:sz w:val="24"/>
          <w:szCs w:val="24"/>
        </w:rPr>
        <w:t xml:space="preserve">involucrando la mayor parte de los </w:t>
      </w:r>
      <w:commentRangeStart w:id="18"/>
      <w:r w:rsidRPr="00C661D5">
        <w:rPr>
          <w:sz w:val="24"/>
          <w:szCs w:val="24"/>
        </w:rPr>
        <w:t>procesos</w:t>
      </w:r>
      <w:commentRangeEnd w:id="18"/>
      <w:r w:rsidR="001A0BFD">
        <w:rPr>
          <w:rStyle w:val="Refdecomentario"/>
        </w:rPr>
        <w:commentReference w:id="18"/>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commentRangeStart w:id="19"/>
      <w:r w:rsidRPr="00C661D5">
        <w:rPr>
          <w:sz w:val="24"/>
          <w:szCs w:val="24"/>
        </w:rPr>
        <w:t xml:space="preserve">ños eran la </w:t>
      </w:r>
      <w:r w:rsidR="00040798">
        <w:rPr>
          <w:sz w:val="24"/>
          <w:szCs w:val="24"/>
        </w:rPr>
        <w:t>única alternativa</w:t>
      </w:r>
      <w:commentRangeEnd w:id="19"/>
      <w:r w:rsidR="001A0BFD">
        <w:rPr>
          <w:rStyle w:val="Refdecomentario"/>
        </w:rPr>
        <w:commentReference w:id="19"/>
      </w:r>
      <w:r w:rsidRPr="00C661D5">
        <w:rPr>
          <w:sz w:val="24"/>
          <w:szCs w:val="24"/>
        </w:rPr>
        <w:t xml:space="preserve">, </w:t>
      </w:r>
      <w:r w:rsidR="00040798">
        <w:rPr>
          <w:sz w:val="24"/>
          <w:szCs w:val="24"/>
        </w:rPr>
        <w:t>para ser reemplazados</w:t>
      </w:r>
      <w:r w:rsidRPr="00C661D5">
        <w:rPr>
          <w:sz w:val="24"/>
          <w:szCs w:val="24"/>
        </w:rPr>
        <w:t xml:space="preserve"> por métodos o herramientas mejoradas </w:t>
      </w:r>
      <w:commentRangeStart w:id="20"/>
      <w:r w:rsidRPr="00C661D5">
        <w:rPr>
          <w:sz w:val="24"/>
          <w:szCs w:val="24"/>
        </w:rPr>
        <w:t>e</w:t>
      </w:r>
      <w:r w:rsidR="002641A1">
        <w:rPr>
          <w:sz w:val="24"/>
          <w:szCs w:val="24"/>
        </w:rPr>
        <w:t>n sus respectiva</w:t>
      </w:r>
      <w:r w:rsidRPr="00C661D5">
        <w:rPr>
          <w:sz w:val="24"/>
          <w:szCs w:val="24"/>
        </w:rPr>
        <w:t xml:space="preserve">s </w:t>
      </w:r>
      <w:commentRangeEnd w:id="20"/>
      <w:r w:rsidR="002641A1">
        <w:rPr>
          <w:sz w:val="24"/>
          <w:szCs w:val="24"/>
        </w:rPr>
        <w:t>áreas</w:t>
      </w:r>
      <w:r w:rsidR="00803EAD">
        <w:rPr>
          <w:rStyle w:val="Refdecomentario"/>
        </w:rPr>
        <w:commentReference w:id="20"/>
      </w:r>
      <w:r w:rsidRPr="00C661D5">
        <w:rPr>
          <w:sz w:val="24"/>
          <w:szCs w:val="24"/>
        </w:rPr>
        <w:t>.</w:t>
      </w:r>
    </w:p>
    <w:p w14:paraId="1846580B" w14:textId="4699C2DF" w:rsidR="003F1952" w:rsidRPr="00C661D5" w:rsidRDefault="002641A1">
      <w:pPr>
        <w:widowControl/>
        <w:spacing w:line="360" w:lineRule="auto"/>
        <w:rPr>
          <w:sz w:val="24"/>
          <w:szCs w:val="24"/>
        </w:rPr>
      </w:pPr>
      <w:r>
        <w:rPr>
          <w:sz w:val="24"/>
          <w:szCs w:val="24"/>
        </w:rPr>
        <w:t xml:space="preserve">Una </w:t>
      </w:r>
      <w:r w:rsidR="000C1B85" w:rsidRPr="00C661D5">
        <w:rPr>
          <w:sz w:val="24"/>
          <w:szCs w:val="24"/>
        </w:rPr>
        <w:t xml:space="preserve">institución debe </w:t>
      </w:r>
      <w:commentRangeStart w:id="21"/>
      <w:r>
        <w:rPr>
          <w:sz w:val="24"/>
          <w:szCs w:val="24"/>
        </w:rPr>
        <w:t>mejorar</w:t>
      </w:r>
      <w:r w:rsidR="000C1B85" w:rsidRPr="00C661D5">
        <w:rPr>
          <w:sz w:val="24"/>
          <w:szCs w:val="24"/>
        </w:rPr>
        <w:t xml:space="preserve"> </w:t>
      </w:r>
      <w:commentRangeEnd w:id="21"/>
      <w:r w:rsidR="00803EAD">
        <w:rPr>
          <w:rStyle w:val="Refdecomentario"/>
        </w:rPr>
        <w:commentReference w:id="21"/>
      </w:r>
      <w:r w:rsidR="000C1B85" w:rsidRPr="00C661D5">
        <w:rPr>
          <w:sz w:val="24"/>
          <w:szCs w:val="24"/>
        </w:rPr>
        <w:t xml:space="preserve">la calidad de sus procesos académicos y organizacionales para lograr mayor </w:t>
      </w:r>
      <w:commentRangeStart w:id="22"/>
      <w:r>
        <w:rPr>
          <w:sz w:val="24"/>
          <w:szCs w:val="24"/>
        </w:rPr>
        <w:t xml:space="preserve">eficiencia en sus actuaciones y de esta manera </w:t>
      </w:r>
      <w:commentRangeEnd w:id="22"/>
      <w:r w:rsidR="00803EAD">
        <w:rPr>
          <w:rStyle w:val="Refdecomentario"/>
        </w:rPr>
        <w:commentReference w:id="22"/>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2F4F70A4" w:rsidR="003F1952" w:rsidRPr="00C661D5" w:rsidRDefault="000C1B85">
      <w:pPr>
        <w:widowControl/>
        <w:spacing w:line="360" w:lineRule="auto"/>
        <w:rPr>
          <w:sz w:val="24"/>
          <w:szCs w:val="24"/>
        </w:rPr>
      </w:pPr>
      <w:r w:rsidRPr="00C661D5">
        <w:rPr>
          <w:sz w:val="24"/>
          <w:szCs w:val="24"/>
        </w:rPr>
        <w:t xml:space="preserve">Debido a esta exigencia, </w:t>
      </w:r>
      <w:commentRangeStart w:id="23"/>
      <w:r w:rsidR="00243B9F">
        <w:rPr>
          <w:sz w:val="24"/>
          <w:szCs w:val="24"/>
        </w:rPr>
        <w:t>se decide</w:t>
      </w:r>
      <w:r w:rsidRPr="00C661D5">
        <w:rPr>
          <w:sz w:val="24"/>
          <w:szCs w:val="24"/>
        </w:rPr>
        <w:t xml:space="preserve"> </w:t>
      </w:r>
      <w:commentRangeEnd w:id="23"/>
      <w:r w:rsidR="00803EAD">
        <w:rPr>
          <w:rStyle w:val="Refdecomentario"/>
        </w:rPr>
        <w:commentReference w:id="23"/>
      </w:r>
      <w:r w:rsidRPr="00C661D5">
        <w:rPr>
          <w:sz w:val="24"/>
          <w:szCs w:val="24"/>
        </w:rPr>
        <w:t xml:space="preserve">aportar una herramienta que soluciona una problemática relacionada con procesos, en este caso </w:t>
      </w:r>
      <w:r w:rsidR="00243B9F">
        <w:rPr>
          <w:sz w:val="24"/>
          <w:szCs w:val="24"/>
        </w:rPr>
        <w:t>se hace</w:t>
      </w:r>
      <w:commentRangeStart w:id="24"/>
      <w:r w:rsidRPr="00C661D5">
        <w:rPr>
          <w:sz w:val="24"/>
          <w:szCs w:val="24"/>
        </w:rPr>
        <w:t xml:space="preserve"> refer</w:t>
      </w:r>
      <w:r w:rsidR="00243B9F">
        <w:rPr>
          <w:sz w:val="24"/>
          <w:szCs w:val="24"/>
        </w:rPr>
        <w:t>encia</w:t>
      </w:r>
      <w:r w:rsidRPr="00C661D5">
        <w:rPr>
          <w:sz w:val="24"/>
          <w:szCs w:val="24"/>
        </w:rPr>
        <w:t xml:space="preserve"> </w:t>
      </w:r>
      <w:commentRangeEnd w:id="24"/>
      <w:r w:rsidR="00803EAD">
        <w:rPr>
          <w:rStyle w:val="Refdecomentario"/>
        </w:rPr>
        <w:commentReference w:id="24"/>
      </w:r>
      <w:r w:rsidRPr="00C661D5">
        <w:rPr>
          <w:sz w:val="24"/>
          <w:szCs w:val="24"/>
        </w:rPr>
        <w:t xml:space="preserve">al plan de trabajo docente basado en el formato </w:t>
      </w:r>
      <w:r w:rsidR="00C434D5">
        <w:rPr>
          <w:sz w:val="24"/>
          <w:szCs w:val="24"/>
        </w:rPr>
        <w:t>R-DC</w:t>
      </w:r>
      <w:r w:rsidRPr="00C661D5">
        <w:rPr>
          <w:sz w:val="24"/>
          <w:szCs w:val="24"/>
        </w:rPr>
        <w:t>-54 de las Unidades Tecnológicas de Santander</w:t>
      </w:r>
      <w:commentRangeStart w:id="25"/>
      <w:r w:rsidRPr="00C661D5">
        <w:rPr>
          <w:sz w:val="24"/>
          <w:szCs w:val="24"/>
        </w:rPr>
        <w:t xml:space="preserve">.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commentRangeEnd w:id="25"/>
      <w:r w:rsidR="00803EAD">
        <w:rPr>
          <w:rStyle w:val="Refdecomentario"/>
        </w:rPr>
        <w:commentReference w:id="25"/>
      </w:r>
    </w:p>
    <w:p w14:paraId="052FF6EF" w14:textId="77777777" w:rsidR="003F1952" w:rsidRPr="00C661D5" w:rsidRDefault="003F1952">
      <w:pPr>
        <w:widowControl/>
        <w:spacing w:line="360" w:lineRule="auto"/>
        <w:rPr>
          <w:sz w:val="24"/>
          <w:szCs w:val="24"/>
        </w:rPr>
      </w:pPr>
    </w:p>
    <w:p w14:paraId="1C20EA65" w14:textId="78477321" w:rsidR="003F1952" w:rsidRPr="00C661D5" w:rsidRDefault="000C1B85">
      <w:pPr>
        <w:widowControl/>
        <w:spacing w:line="360" w:lineRule="auto"/>
        <w:rPr>
          <w:color w:val="A6A6A6"/>
          <w:sz w:val="24"/>
          <w:szCs w:val="24"/>
        </w:rPr>
      </w:pPr>
      <w:r w:rsidRPr="00C661D5">
        <w:rPr>
          <w:sz w:val="24"/>
          <w:szCs w:val="24"/>
        </w:rPr>
        <w:t xml:space="preserve">El software </w:t>
      </w:r>
      <w:commentRangeStart w:id="26"/>
      <w:r w:rsidR="002641A1">
        <w:rPr>
          <w:sz w:val="24"/>
          <w:szCs w:val="24"/>
        </w:rPr>
        <w:t xml:space="preserve">para la gestión del </w:t>
      </w:r>
      <w:commentRangeEnd w:id="26"/>
      <w:r w:rsidR="00570969">
        <w:rPr>
          <w:rStyle w:val="Refdecomentario"/>
        </w:rPr>
        <w:commentReference w:id="26"/>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27" w:name="_Toc497478878"/>
      <w:bookmarkStart w:id="28" w:name="_Toc497479921"/>
      <w:r w:rsidRPr="00C661D5">
        <w:lastRenderedPageBreak/>
        <w:t>DESCRIPCIÓN DEL TRABAJO DE INVESTIGACIÓN</w:t>
      </w:r>
      <w:bookmarkEnd w:id="27"/>
      <w:bookmarkEnd w:id="28"/>
    </w:p>
    <w:p w14:paraId="7DA9C271" w14:textId="77777777" w:rsidR="003F1952" w:rsidRPr="00C661D5" w:rsidRDefault="003F1952">
      <w:pPr>
        <w:rPr>
          <w:sz w:val="24"/>
          <w:szCs w:val="24"/>
        </w:rPr>
      </w:pPr>
    </w:p>
    <w:p w14:paraId="7495747D" w14:textId="77777777" w:rsidR="003F1952" w:rsidRPr="00C661D5" w:rsidRDefault="000C1B85" w:rsidP="00390DD7">
      <w:pPr>
        <w:pStyle w:val="Ttulo2"/>
        <w:numPr>
          <w:ilvl w:val="1"/>
          <w:numId w:val="11"/>
        </w:numPr>
      </w:pPr>
      <w:bookmarkStart w:id="29" w:name="_Toc497478879"/>
      <w:bookmarkStart w:id="30" w:name="_Toc497479922"/>
      <w:r w:rsidRPr="00C661D5">
        <w:t>PLANTEAMIENTO DEL PROBLEMA</w:t>
      </w:r>
      <w:bookmarkEnd w:id="29"/>
      <w:bookmarkEnd w:id="30"/>
    </w:p>
    <w:p w14:paraId="24A2E0F7" w14:textId="77777777" w:rsidR="003F1952" w:rsidRPr="00C661D5" w:rsidRDefault="003F1952">
      <w:pPr>
        <w:rPr>
          <w:sz w:val="24"/>
          <w:szCs w:val="24"/>
        </w:rPr>
      </w:pPr>
    </w:p>
    <w:p w14:paraId="179D1975" w14:textId="1560572D"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w:t>
      </w:r>
      <w:commentRangeStart w:id="31"/>
      <w:r w:rsidRPr="00C661D5">
        <w:rPr>
          <w:sz w:val="24"/>
          <w:szCs w:val="24"/>
        </w:rPr>
        <w:t xml:space="preserve"> </w:t>
      </w:r>
      <w:r w:rsidR="002641A1">
        <w:rPr>
          <w:sz w:val="24"/>
          <w:szCs w:val="24"/>
        </w:rPr>
        <w:t xml:space="preserve">sin importar que se use </w:t>
      </w:r>
      <w:commentRangeEnd w:id="31"/>
      <w:r w:rsidR="00FA45E9">
        <w:rPr>
          <w:rStyle w:val="Refdecomentario"/>
        </w:rPr>
        <w:commentReference w:id="31"/>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Ttulo2"/>
        <w:numPr>
          <w:ilvl w:val="1"/>
          <w:numId w:val="11"/>
        </w:numPr>
      </w:pPr>
      <w:bookmarkStart w:id="32" w:name="_Toc497478880"/>
      <w:bookmarkStart w:id="33" w:name="_Toc497479923"/>
      <w:r w:rsidRPr="00C661D5">
        <w:lastRenderedPageBreak/>
        <w:t>JUSTIFICACIÓN</w:t>
      </w:r>
      <w:bookmarkEnd w:id="32"/>
      <w:bookmarkEnd w:id="33"/>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678ABF25" w:rsidR="003F1952" w:rsidRPr="00C661D5" w:rsidRDefault="000C1B85">
      <w:pPr>
        <w:spacing w:before="60" w:line="360" w:lineRule="auto"/>
        <w:rPr>
          <w:sz w:val="24"/>
          <w:szCs w:val="24"/>
        </w:rPr>
      </w:pPr>
      <w:r w:rsidRPr="00C661D5">
        <w:rPr>
          <w:sz w:val="24"/>
          <w:szCs w:val="24"/>
        </w:rPr>
        <w:t xml:space="preserve">A continuación </w:t>
      </w:r>
      <w:r w:rsidR="002641A1">
        <w:rPr>
          <w:sz w:val="24"/>
          <w:szCs w:val="24"/>
        </w:rPr>
        <w:t xml:space="preserve">se </w:t>
      </w:r>
      <w:commentRangeStart w:id="34"/>
      <w:r w:rsidRPr="00C661D5">
        <w:rPr>
          <w:sz w:val="24"/>
          <w:szCs w:val="24"/>
        </w:rPr>
        <w:t>plantea</w:t>
      </w:r>
      <w:r w:rsidR="002641A1">
        <w:rPr>
          <w:sz w:val="24"/>
          <w:szCs w:val="24"/>
        </w:rPr>
        <w:t>n los</w:t>
      </w:r>
      <w:commentRangeEnd w:id="34"/>
      <w:r w:rsidR="00FA45E9">
        <w:rPr>
          <w:rStyle w:val="Refdecomentario"/>
        </w:rPr>
        <w:commentReference w:id="34"/>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Ttulo2"/>
        <w:numPr>
          <w:ilvl w:val="1"/>
          <w:numId w:val="11"/>
        </w:numPr>
      </w:pPr>
      <w:bookmarkStart w:id="35" w:name="_Toc497478881"/>
      <w:bookmarkStart w:id="36" w:name="_Toc497479924"/>
      <w:r w:rsidRPr="00C661D5">
        <w:t>OBJETIVOS</w:t>
      </w:r>
      <w:bookmarkEnd w:id="35"/>
      <w:bookmarkEnd w:id="36"/>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37" w:name="_Toc497478882"/>
      <w:bookmarkStart w:id="38" w:name="_Toc497479925"/>
      <w:r w:rsidRPr="00C661D5">
        <w:t>OBJETIVO GENERAL</w:t>
      </w:r>
      <w:bookmarkEnd w:id="37"/>
      <w:bookmarkEnd w:id="38"/>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39" w:name="_Toc497478883"/>
      <w:bookmarkStart w:id="40" w:name="_Toc497479926"/>
      <w:r w:rsidRPr="00C661D5">
        <w:t>OBJETIVOS ESPECÍFICOS</w:t>
      </w:r>
      <w:bookmarkEnd w:id="39"/>
      <w:bookmarkEnd w:id="40"/>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Ttulo2"/>
        <w:numPr>
          <w:ilvl w:val="1"/>
          <w:numId w:val="11"/>
        </w:numPr>
      </w:pPr>
      <w:bookmarkStart w:id="41" w:name="_Toc497478884"/>
      <w:bookmarkStart w:id="42" w:name="_Toc497479927"/>
      <w:r w:rsidRPr="00C661D5">
        <w:lastRenderedPageBreak/>
        <w:t>ESTADO DEL ARTE / ANTECEDENTES</w:t>
      </w:r>
      <w:bookmarkEnd w:id="41"/>
      <w:bookmarkEnd w:id="42"/>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28CA4AD5" w:rsidR="00C661D5" w:rsidRPr="00C661D5" w:rsidRDefault="00C661D5" w:rsidP="00C661D5">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43" w:name="_Toc497478885"/>
      <w:bookmarkStart w:id="44" w:name="_Toc497479928"/>
      <w:r w:rsidRPr="00C661D5">
        <w:lastRenderedPageBreak/>
        <w:t>MARCOS REFERENCIALES</w:t>
      </w:r>
      <w:bookmarkEnd w:id="43"/>
      <w:bookmarkEnd w:id="44"/>
    </w:p>
    <w:p w14:paraId="799B2E4F" w14:textId="77777777" w:rsidR="00AB320A" w:rsidRPr="00AB320A" w:rsidRDefault="00AB320A" w:rsidP="00AB320A"/>
    <w:p w14:paraId="514C74C6" w14:textId="77777777" w:rsidR="00AB320A" w:rsidRPr="000F7A3B" w:rsidRDefault="000C1B85" w:rsidP="00390DD7">
      <w:pPr>
        <w:pStyle w:val="Ttulo2"/>
      </w:pPr>
      <w:bookmarkStart w:id="45" w:name="_Toc497478886"/>
      <w:bookmarkStart w:id="46" w:name="_Toc497479929"/>
      <w:r w:rsidRPr="000F7A3B">
        <w:t>2.1. MARCO TEÓRICO</w:t>
      </w:r>
      <w:bookmarkEnd w:id="45"/>
      <w:bookmarkEnd w:id="46"/>
    </w:p>
    <w:p w14:paraId="7D28B54E" w14:textId="3041783D" w:rsidR="00AB320A" w:rsidRPr="00AB320A" w:rsidRDefault="00AB320A" w:rsidP="00AB320A">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5EE58FB" w:rsidR="00AB320A" w:rsidRPr="00AB320A" w:rsidRDefault="00AB320A" w:rsidP="00AB320A">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 xml:space="preserve">mestre es posible generar </w:t>
      </w:r>
      <w:commentRangeStart w:id="47"/>
      <w:r w:rsidR="00896BC4">
        <w:rPr>
          <w:i/>
          <w:sz w:val="24"/>
          <w:szCs w:val="24"/>
        </w:rPr>
        <w:t>muchas</w:t>
      </w:r>
      <w:r w:rsidRPr="00AB320A">
        <w:rPr>
          <w:i/>
          <w:sz w:val="24"/>
          <w:szCs w:val="24"/>
        </w:rPr>
        <w:t xml:space="preserve"> </w:t>
      </w:r>
      <w:commentRangeEnd w:id="47"/>
      <w:r w:rsidR="00C62E83">
        <w:rPr>
          <w:rStyle w:val="Refdecomentario"/>
        </w:rPr>
        <w:commentReference w:id="47"/>
      </w:r>
      <w:r w:rsidRPr="00AB320A">
        <w:rPr>
          <w:i/>
          <w:sz w:val="24"/>
          <w:szCs w:val="24"/>
        </w:rPr>
        <w:t xml:space="preserve">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 xml:space="preserve">-54 se llena en una hora aproximadamente, pero el principal problema es la cantidad de versiones que surgen en un semestre, han llegado a ser </w:t>
      </w:r>
      <w:commentRangeStart w:id="48"/>
      <w:r w:rsidRPr="00AB320A">
        <w:rPr>
          <w:i/>
          <w:sz w:val="24"/>
          <w:szCs w:val="24"/>
        </w:rPr>
        <w:t>c</w:t>
      </w:r>
      <w:r w:rsidR="00896BC4">
        <w:rPr>
          <w:i/>
          <w:sz w:val="24"/>
          <w:szCs w:val="24"/>
        </w:rPr>
        <w:t>asi 1</w:t>
      </w:r>
      <w:r w:rsidRPr="00AB320A">
        <w:rPr>
          <w:i/>
          <w:sz w:val="24"/>
          <w:szCs w:val="24"/>
        </w:rPr>
        <w:t xml:space="preserve">0 porque </w:t>
      </w:r>
      <w:commentRangeEnd w:id="48"/>
      <w:r w:rsidR="00C62E83">
        <w:rPr>
          <w:rStyle w:val="Refdecomentario"/>
        </w:rPr>
        <w:commentReference w:id="48"/>
      </w:r>
      <w:r w:rsidRPr="00AB320A">
        <w:rPr>
          <w:i/>
          <w:sz w:val="24"/>
          <w:szCs w:val="24"/>
        </w:rPr>
        <w:t xml:space="preserve">el formato está en constante cambio y esto implica modificarlo para que se acomode a las nuevas exigencias, en ocasiones se pierden los archivos. La parte más tediosa a la hora de llenar </w:t>
      </w:r>
      <w:r w:rsidRPr="00AB320A">
        <w:rPr>
          <w:i/>
          <w:sz w:val="24"/>
          <w:szCs w:val="24"/>
        </w:rPr>
        <w:lastRenderedPageBreak/>
        <w:t xml:space="preserve">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Ttulo2"/>
      </w:pPr>
      <w:bookmarkStart w:id="49" w:name="_beik651inivt" w:colFirst="0" w:colLast="0"/>
      <w:bookmarkStart w:id="50" w:name="_Toc497478887"/>
      <w:bookmarkStart w:id="51" w:name="_Toc497479930"/>
      <w:bookmarkEnd w:id="49"/>
      <w:r w:rsidRPr="000F7A3B">
        <w:lastRenderedPageBreak/>
        <w:t>2.2</w:t>
      </w:r>
      <w:r w:rsidR="00AB320A" w:rsidRPr="000F7A3B">
        <w:t xml:space="preserve"> MARCO LEGAL</w:t>
      </w:r>
      <w:bookmarkEnd w:id="50"/>
      <w:bookmarkEnd w:id="51"/>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Ttulo2"/>
      </w:pPr>
      <w:bookmarkStart w:id="52" w:name="_p0ej55wqpsea" w:colFirst="0" w:colLast="0"/>
      <w:bookmarkStart w:id="53" w:name="_Toc497478888"/>
      <w:bookmarkStart w:id="54" w:name="_Toc497479931"/>
      <w:bookmarkEnd w:id="52"/>
      <w:r w:rsidRPr="000F7A3B">
        <w:t>2.3</w:t>
      </w:r>
      <w:r w:rsidR="00AB320A" w:rsidRPr="000F7A3B">
        <w:t xml:space="preserve"> MARCO CONCEPTUAL</w:t>
      </w:r>
      <w:bookmarkEnd w:id="53"/>
      <w:bookmarkEnd w:id="54"/>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55" w:name="_Toc497478889"/>
      <w:bookmarkStart w:id="56" w:name="_Toc497479932"/>
      <w:r w:rsidRPr="00C661D5">
        <w:lastRenderedPageBreak/>
        <w:t>DESARROLLO DEL TRABAJO DE GRADO</w:t>
      </w:r>
      <w:bookmarkEnd w:id="55"/>
      <w:bookmarkEnd w:id="56"/>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2B9B37F2" w:rsidR="003F1952" w:rsidRPr="00C661D5" w:rsidRDefault="000C1B85">
      <w:pPr>
        <w:widowControl/>
        <w:spacing w:line="360" w:lineRule="auto"/>
        <w:rPr>
          <w:sz w:val="24"/>
          <w:szCs w:val="24"/>
        </w:rPr>
      </w:pPr>
      <w:r w:rsidRPr="00C661D5">
        <w:rPr>
          <w:sz w:val="24"/>
          <w:szCs w:val="24"/>
        </w:rPr>
        <w:t xml:space="preserve">Como metodología de desarrollo </w:t>
      </w:r>
      <w:commentRangeStart w:id="57"/>
      <w:r w:rsidR="00896BC4">
        <w:rPr>
          <w:sz w:val="24"/>
          <w:szCs w:val="24"/>
        </w:rPr>
        <w:t>se d</w:t>
      </w:r>
      <w:r w:rsidR="00896BC4" w:rsidRPr="00C661D5">
        <w:rPr>
          <w:sz w:val="24"/>
          <w:szCs w:val="24"/>
        </w:rPr>
        <w:t>ecidió</w:t>
      </w:r>
      <w:r w:rsidR="00896BC4">
        <w:rPr>
          <w:sz w:val="24"/>
          <w:szCs w:val="24"/>
        </w:rPr>
        <w:t xml:space="preserve"> utilizar </w:t>
      </w:r>
      <w:commentRangeEnd w:id="57"/>
      <w:r w:rsidR="00C62E83">
        <w:rPr>
          <w:rStyle w:val="Refdecomentario"/>
        </w:rPr>
        <w:commentReference w:id="57"/>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2A3EE139" w:rsidR="003F1952" w:rsidRPr="00C661D5" w:rsidRDefault="000C1B85">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Ttulo2"/>
      </w:pPr>
      <w:bookmarkStart w:id="58" w:name="_Toc497478890"/>
      <w:bookmarkStart w:id="59" w:name="_Toc497479933"/>
      <w:r w:rsidRPr="00C661D5">
        <w:t>3.1. ANALISIS</w:t>
      </w:r>
      <w:bookmarkEnd w:id="58"/>
      <w:bookmarkEnd w:id="59"/>
    </w:p>
    <w:p w14:paraId="790AD21C" w14:textId="77777777" w:rsidR="003F1952" w:rsidRPr="00C661D5" w:rsidRDefault="000C1B85">
      <w:pPr>
        <w:pStyle w:val="Ttulo3"/>
        <w:keepLines/>
        <w:spacing w:before="200" w:after="0"/>
        <w:contextualSpacing w:val="0"/>
        <w:jc w:val="both"/>
      </w:pPr>
      <w:bookmarkStart w:id="60" w:name="_Toc497478891"/>
      <w:bookmarkStart w:id="61" w:name="_Toc497479934"/>
      <w:r w:rsidRPr="00C661D5">
        <w:t>3.1.1 Identificación del proceso:</w:t>
      </w:r>
      <w:bookmarkEnd w:id="60"/>
      <w:bookmarkEnd w:id="61"/>
    </w:p>
    <w:p w14:paraId="2F2B6200" w14:textId="4D1F81F0" w:rsidR="003F1952" w:rsidRPr="00C661D5" w:rsidRDefault="000C1B85">
      <w:pPr>
        <w:spacing w:line="360" w:lineRule="auto"/>
        <w:rPr>
          <w:sz w:val="24"/>
          <w:szCs w:val="24"/>
        </w:rPr>
      </w:pPr>
      <w:commentRangeStart w:id="62"/>
      <w:r w:rsidRPr="00C661D5">
        <w:rPr>
          <w:sz w:val="24"/>
          <w:szCs w:val="24"/>
        </w:rPr>
        <w:t xml:space="preserve">En </w:t>
      </w:r>
      <w:r w:rsidR="00896BC4">
        <w:rPr>
          <w:sz w:val="24"/>
          <w:szCs w:val="24"/>
        </w:rPr>
        <w:t>el software</w:t>
      </w:r>
      <w:commentRangeEnd w:id="62"/>
      <w:r w:rsidR="00C62E83">
        <w:rPr>
          <w:rStyle w:val="Refdecomentario"/>
        </w:rPr>
        <w:commentReference w:id="62"/>
      </w:r>
      <w:r w:rsidR="00896BC4">
        <w:rPr>
          <w:sz w:val="24"/>
          <w:szCs w:val="24"/>
        </w:rPr>
        <w:t>,</w:t>
      </w:r>
      <w:r w:rsidRPr="00C661D5">
        <w:rPr>
          <w:sz w:val="24"/>
          <w:szCs w:val="24"/>
        </w:rPr>
        <w:t xml:space="preserve"> se llevará a cabo el procedimiento para registro y consulta de actividades, productos y </w:t>
      </w:r>
      <w:r w:rsidR="00896BC4">
        <w:rPr>
          <w:sz w:val="24"/>
          <w:szCs w:val="24"/>
        </w:rPr>
        <w:t xml:space="preserve">horario de </w:t>
      </w:r>
      <w:commentRangeStart w:id="63"/>
      <w:r w:rsidRPr="00C661D5">
        <w:rPr>
          <w:sz w:val="24"/>
          <w:szCs w:val="24"/>
        </w:rPr>
        <w:t xml:space="preserve">clases </w:t>
      </w:r>
      <w:commentRangeEnd w:id="63"/>
      <w:r w:rsidR="00A5697D">
        <w:rPr>
          <w:rStyle w:val="Refdecomentario"/>
        </w:rPr>
        <w:commentReference w:id="63"/>
      </w:r>
      <w:r w:rsidRPr="00C661D5">
        <w:rPr>
          <w:sz w:val="24"/>
          <w:szCs w:val="24"/>
        </w:rPr>
        <w:t xml:space="preserve">por parte del docente y evaluar las actividades de un respectivo </w:t>
      </w:r>
      <w:commentRangeStart w:id="64"/>
      <w:r w:rsidRPr="00C661D5">
        <w:rPr>
          <w:sz w:val="24"/>
          <w:szCs w:val="24"/>
        </w:rPr>
        <w:t>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w:t>
      </w:r>
      <w:commentRangeEnd w:id="64"/>
      <w:r w:rsidR="00A5697D">
        <w:rPr>
          <w:rStyle w:val="Refdecomentario"/>
        </w:rPr>
        <w:commentReference w:id="64"/>
      </w:r>
      <w:r w:rsidRPr="00C661D5">
        <w:rPr>
          <w:sz w:val="24"/>
          <w:szCs w:val="24"/>
        </w:rPr>
        <w:t>,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pPr>
        <w:spacing w:line="360" w:lineRule="auto"/>
        <w:rPr>
          <w:sz w:val="24"/>
          <w:szCs w:val="24"/>
        </w:rPr>
      </w:pPr>
      <w:r w:rsidRPr="00C661D5">
        <w:rPr>
          <w:sz w:val="24"/>
          <w:szCs w:val="24"/>
        </w:rPr>
        <w:t>El rol administrador se encarga de gestionar las secciones com</w:t>
      </w:r>
      <w:commentRangeStart w:id="65"/>
      <w:r w:rsidRPr="00C661D5">
        <w:rPr>
          <w:sz w:val="24"/>
          <w:szCs w:val="24"/>
        </w:rPr>
        <w:t xml:space="preserve">o </w:t>
      </w:r>
      <w:commentRangeEnd w:id="65"/>
      <w:r w:rsidR="00A5697D">
        <w:rPr>
          <w:rStyle w:val="Refdecomentario"/>
        </w:rPr>
        <w:commentReference w:id="65"/>
      </w:r>
      <w:r w:rsidRPr="00C661D5">
        <w:rPr>
          <w:sz w:val="24"/>
          <w:szCs w:val="24"/>
        </w:rPr>
        <w:t>tipo de modalidad, docentes, convenciones.</w:t>
      </w:r>
    </w:p>
    <w:p w14:paraId="049D5A9C" w14:textId="4BA07F01" w:rsidR="003F1952" w:rsidRPr="00C661D5" w:rsidRDefault="000C1B85">
      <w:pPr>
        <w:spacing w:line="360" w:lineRule="auto"/>
        <w:rPr>
          <w:sz w:val="24"/>
          <w:szCs w:val="24"/>
        </w:rPr>
      </w:pPr>
      <w:r w:rsidRPr="00C661D5">
        <w:rPr>
          <w:sz w:val="24"/>
          <w:szCs w:val="24"/>
        </w:rPr>
        <w:t>El rol docente se encarga de gestionar las secciones d</w:t>
      </w:r>
      <w:commentRangeStart w:id="66"/>
      <w:commentRangeStart w:id="67"/>
      <w:commentRangeStart w:id="68"/>
      <w:r w:rsidRPr="00C661D5">
        <w:rPr>
          <w:sz w:val="24"/>
          <w:szCs w:val="24"/>
        </w:rPr>
        <w:t xml:space="preserve">e </w:t>
      </w:r>
      <w:commentRangeEnd w:id="66"/>
      <w:r w:rsidR="00A5697D">
        <w:rPr>
          <w:rStyle w:val="Refdecomentario"/>
        </w:rPr>
        <w:commentReference w:id="66"/>
      </w:r>
      <w:commentRangeEnd w:id="67"/>
      <w:r w:rsidR="00A5697D">
        <w:rPr>
          <w:rStyle w:val="Refdecomentario"/>
        </w:rPr>
        <w:commentReference w:id="67"/>
      </w:r>
      <w:commentRangeEnd w:id="68"/>
      <w:r w:rsidR="00A5697D">
        <w:rPr>
          <w:rStyle w:val="Refdecomentario"/>
        </w:rPr>
        <w:commentReference w:id="68"/>
      </w:r>
      <w:r w:rsidRPr="00C661D5">
        <w:rPr>
          <w:sz w:val="24"/>
          <w:szCs w:val="24"/>
        </w:rPr>
        <w:t>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69" w:name="_Toc497478892"/>
      <w:bookmarkStart w:id="70" w:name="_Toc497479935"/>
      <w:r w:rsidRPr="00C661D5">
        <w:lastRenderedPageBreak/>
        <w:t>3.1.2 Establecimiento de procesos primarios</w:t>
      </w:r>
      <w:bookmarkEnd w:id="69"/>
      <w:bookmarkEnd w:id="70"/>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71" w:name="_Toc497478893"/>
      <w:bookmarkStart w:id="72" w:name="_Toc497479936"/>
      <w:r w:rsidRPr="00C661D5">
        <w:t>3.1.3 Definición requisitos del cliente</w:t>
      </w:r>
      <w:bookmarkEnd w:id="71"/>
      <w:bookmarkEnd w:id="72"/>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73" w:name="_Toc497478894"/>
      <w:bookmarkStart w:id="74" w:name="_Toc497479937"/>
      <w:r w:rsidRPr="00C661D5">
        <w:t>3.1.4 Propuesta de solución al problema</w:t>
      </w:r>
      <w:bookmarkEnd w:id="73"/>
      <w:bookmarkEnd w:id="74"/>
    </w:p>
    <w:p w14:paraId="0181530B" w14:textId="333A6853" w:rsidR="003F1952" w:rsidRPr="00C661D5" w:rsidRDefault="00896BC4">
      <w:pPr>
        <w:spacing w:line="360" w:lineRule="auto"/>
        <w:ind w:left="576"/>
        <w:rPr>
          <w:sz w:val="24"/>
          <w:szCs w:val="24"/>
        </w:rPr>
      </w:pPr>
      <w:commentRangeStart w:id="75"/>
      <w:r>
        <w:rPr>
          <w:sz w:val="24"/>
          <w:szCs w:val="24"/>
        </w:rPr>
        <w:t xml:space="preserve">El software que se desarrollara 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cada registrar 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commentRangeEnd w:id="75"/>
      <w:r w:rsidR="003B2155">
        <w:rPr>
          <w:rStyle w:val="Refdecomentario"/>
        </w:rPr>
        <w:commentReference w:id="75"/>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76" w:name="_4zm892hijeoh" w:colFirst="0" w:colLast="0"/>
      <w:bookmarkStart w:id="77" w:name="_Toc497478895"/>
      <w:bookmarkStart w:id="78" w:name="_Toc497479938"/>
      <w:bookmarkEnd w:id="76"/>
      <w:r w:rsidRPr="00C661D5">
        <w:t>3.1.5 Selección de tecnología</w:t>
      </w:r>
      <w:bookmarkEnd w:id="77"/>
      <w:bookmarkEnd w:id="78"/>
      <w:r w:rsidRPr="00C661D5">
        <w:t xml:space="preserve"> </w:t>
      </w:r>
    </w:p>
    <w:p w14:paraId="6DAF5364" w14:textId="77777777" w:rsidR="00985741" w:rsidRPr="00C661D5" w:rsidRDefault="000C1B85" w:rsidP="00A838E5">
      <w:pPr>
        <w:pStyle w:val="Ttulo4"/>
      </w:pPr>
      <w:bookmarkStart w:id="79" w:name="_Toc497478896"/>
      <w:bookmarkStart w:id="80" w:name="_Toc497479939"/>
      <w:r w:rsidRPr="00C661D5">
        <w:t>3.1.5.1 Lenguaje</w:t>
      </w:r>
      <w:bookmarkEnd w:id="79"/>
      <w:bookmarkEnd w:id="80"/>
    </w:p>
    <w:p w14:paraId="7A1F1896" w14:textId="77777777" w:rsidR="003F1952"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w:t>
      </w:r>
      <w:commentRangeStart w:id="81"/>
      <w:r w:rsidRPr="00C661D5">
        <w:rPr>
          <w:sz w:val="24"/>
          <w:szCs w:val="24"/>
          <w:highlight w:val="white"/>
        </w:rPr>
        <w:t>ya que por cada hilo que el programa puede ejecutar en tiempo real muchas funciones al mismo tiempo.</w:t>
      </w:r>
      <w:commentRangeEnd w:id="81"/>
      <w:r w:rsidR="003B2155">
        <w:rPr>
          <w:rStyle w:val="Refdecomentario"/>
        </w:rPr>
        <w:commentReference w:id="81"/>
      </w:r>
    </w:p>
    <w:p w14:paraId="0FDE5C32" w14:textId="77777777" w:rsidR="002A2ABB" w:rsidRPr="00C661D5" w:rsidRDefault="002A2ABB" w:rsidP="008844F3">
      <w:pPr>
        <w:spacing w:line="360" w:lineRule="auto"/>
        <w:rPr>
          <w:sz w:val="24"/>
          <w:szCs w:val="24"/>
          <w:highlight w:val="white"/>
        </w:rPr>
      </w:pPr>
    </w:p>
    <w:p w14:paraId="15FF3D0A" w14:textId="5FA3E5CD" w:rsidR="003F1952" w:rsidRDefault="00F01641">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pPr>
        <w:spacing w:line="360" w:lineRule="auto"/>
        <w:rPr>
          <w:sz w:val="24"/>
          <w:szCs w:val="24"/>
        </w:rPr>
      </w:pPr>
    </w:p>
    <w:p w14:paraId="3C6090E8" w14:textId="28DB276D" w:rsidR="00F01641" w:rsidRDefault="00F01641">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pPr>
        <w:spacing w:line="360" w:lineRule="auto"/>
        <w:rPr>
          <w:sz w:val="24"/>
          <w:szCs w:val="24"/>
        </w:rPr>
      </w:pPr>
    </w:p>
    <w:p w14:paraId="7749CC4E" w14:textId="2630A753" w:rsidR="002A2ABB" w:rsidRDefault="002A2ABB">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pPr>
        <w:spacing w:line="360" w:lineRule="auto"/>
        <w:rPr>
          <w:sz w:val="24"/>
          <w:szCs w:val="24"/>
        </w:rPr>
      </w:pPr>
    </w:p>
    <w:p w14:paraId="7BD5568F" w14:textId="77777777" w:rsidR="008844F3" w:rsidRPr="00C661D5" w:rsidRDefault="000C1B85" w:rsidP="00A838E5">
      <w:pPr>
        <w:pStyle w:val="Ttulo4"/>
      </w:pPr>
      <w:bookmarkStart w:id="82" w:name="_Toc497478897"/>
      <w:bookmarkStart w:id="83" w:name="_Toc497479940"/>
      <w:r w:rsidRPr="00C661D5">
        <w:t>3.1.5.2 Base de Datos</w:t>
      </w:r>
      <w:bookmarkEnd w:id="82"/>
      <w:bookmarkEnd w:id="83"/>
    </w:p>
    <w:p w14:paraId="4266B96A" w14:textId="4B5983B2"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w:t>
      </w:r>
      <w:commentRangeStart w:id="84"/>
      <w:r w:rsidRPr="00C661D5">
        <w:rPr>
          <w:sz w:val="24"/>
          <w:szCs w:val="24"/>
          <w:highlight w:val="white"/>
        </w:rPr>
        <w:t xml:space="preserve">un mejor </w:t>
      </w:r>
      <w:r w:rsidR="002C23C4">
        <w:rPr>
          <w:sz w:val="24"/>
          <w:szCs w:val="24"/>
          <w:highlight w:val="white"/>
        </w:rPr>
        <w:t xml:space="preserve">desempeño </w:t>
      </w:r>
      <w:commentRangeEnd w:id="84"/>
      <w:r w:rsidR="003B2155">
        <w:rPr>
          <w:rStyle w:val="Refdecomentario"/>
        </w:rPr>
        <w:commentReference w:id="84"/>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Ttulo4"/>
      </w:pPr>
      <w:bookmarkStart w:id="85" w:name="_Toc497478898"/>
      <w:bookmarkStart w:id="86" w:name="_Toc497479941"/>
      <w:r w:rsidRPr="00C661D5">
        <w:t>3.1.5.3 Servidor</w:t>
      </w:r>
      <w:bookmarkEnd w:id="85"/>
      <w:bookmarkEnd w:id="86"/>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Ttulo4"/>
      </w:pPr>
      <w:bookmarkStart w:id="87" w:name="_Toc497478899"/>
      <w:bookmarkStart w:id="88" w:name="_Toc497479942"/>
      <w:r w:rsidRPr="00C661D5">
        <w:lastRenderedPageBreak/>
        <w:t>3.1.5.4 Framework</w:t>
      </w:r>
      <w:bookmarkEnd w:id="87"/>
      <w:bookmarkEnd w:id="88"/>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Ttulo2"/>
      </w:pPr>
      <w:bookmarkStart w:id="89" w:name="_Toc497478900"/>
      <w:bookmarkStart w:id="90" w:name="_Toc497479943"/>
      <w:r w:rsidRPr="00C661D5">
        <w:t xml:space="preserve">3.2 DISEÑO Y </w:t>
      </w:r>
      <w:r w:rsidRPr="00390DD7">
        <w:t>ARQUITECTURA</w:t>
      </w:r>
      <w:bookmarkEnd w:id="89"/>
      <w:bookmarkEnd w:id="90"/>
    </w:p>
    <w:p w14:paraId="130E0671" w14:textId="77777777" w:rsidR="003F1952" w:rsidRPr="00C661D5" w:rsidRDefault="000C1B85">
      <w:pPr>
        <w:pStyle w:val="Ttulo3"/>
        <w:keepLines/>
        <w:widowControl/>
        <w:spacing w:before="320" w:after="80"/>
        <w:contextualSpacing w:val="0"/>
        <w:jc w:val="both"/>
      </w:pPr>
      <w:bookmarkStart w:id="91" w:name="_Toc497478901"/>
      <w:bookmarkStart w:id="92" w:name="_Toc497479944"/>
      <w:r w:rsidRPr="00C661D5">
        <w:t>3.2.1. Casos de Uso</w:t>
      </w:r>
      <w:bookmarkEnd w:id="91"/>
      <w:bookmarkEnd w:id="92"/>
    </w:p>
    <w:p w14:paraId="1C19D0D4" w14:textId="2B97D624" w:rsidR="003F1952" w:rsidRPr="00C661D5" w:rsidRDefault="000C1B85">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commentRangeStart w:id="93"/>
      <w:r w:rsidRPr="00C661D5">
        <w:rPr>
          <w:sz w:val="24"/>
          <w:szCs w:val="24"/>
        </w:rPr>
        <w:t>p</w:t>
      </w:r>
      <w:r w:rsidR="002C23C4">
        <w:rPr>
          <w:sz w:val="24"/>
          <w:szCs w:val="24"/>
        </w:rPr>
        <w:t xml:space="preserve">uede </w:t>
      </w:r>
      <w:commentRangeEnd w:id="93"/>
      <w:r w:rsidR="003B2155">
        <w:rPr>
          <w:rStyle w:val="Refdecomentario"/>
        </w:rPr>
        <w:commentReference w:id="93"/>
      </w:r>
      <w:r w:rsidRPr="00C661D5">
        <w:rPr>
          <w:sz w:val="24"/>
          <w:szCs w:val="24"/>
        </w:rPr>
        <w:t xml:space="preserve">ver </w:t>
      </w:r>
      <w:commentRangeStart w:id="94"/>
      <w:r w:rsidRPr="00C661D5">
        <w:rPr>
          <w:sz w:val="24"/>
          <w:szCs w:val="24"/>
        </w:rPr>
        <w:t xml:space="preserve">específicamente cómo </w:t>
      </w:r>
      <w:commentRangeEnd w:id="94"/>
      <w:r w:rsidR="003B2155">
        <w:rPr>
          <w:rStyle w:val="Refdecomentario"/>
        </w:rPr>
        <w:commentReference w:id="94"/>
      </w:r>
      <w:r w:rsidRPr="00C661D5">
        <w:rPr>
          <w:sz w:val="24"/>
          <w:szCs w:val="24"/>
        </w:rPr>
        <w:t xml:space="preserve">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A838E5">
      <w:pPr>
        <w:pStyle w:val="Ttulo4"/>
      </w:pPr>
      <w:bookmarkStart w:id="95" w:name="_Toc497478902"/>
      <w:bookmarkStart w:id="96" w:name="_Toc497479945"/>
      <w:r w:rsidRPr="00C661D5">
        <w:t xml:space="preserve">3.2.1.1 Caso de Inicio de </w:t>
      </w:r>
      <w:r w:rsidR="00C25455" w:rsidRPr="00C661D5">
        <w:t>Sesión</w:t>
      </w:r>
      <w:bookmarkEnd w:id="95"/>
      <w:bookmarkEnd w:id="96"/>
    </w:p>
    <w:p w14:paraId="439EB79A" w14:textId="77777777" w:rsidR="00D524AD" w:rsidRPr="00D524AD" w:rsidRDefault="00D524AD" w:rsidP="00D524AD">
      <w:pPr>
        <w:rPr>
          <w:u w:val="single"/>
        </w:rPr>
      </w:pPr>
    </w:p>
    <w:p w14:paraId="4E0E070C" w14:textId="4D8087BA" w:rsidR="003F1952" w:rsidRPr="00C661D5" w:rsidRDefault="00030E87" w:rsidP="00030E87">
      <w:pPr>
        <w:pStyle w:val="Epgrafe"/>
      </w:pPr>
      <w:bookmarkStart w:id="97" w:name="_Toc497514279"/>
      <w:r>
        <w:t xml:space="preserve">Figura </w:t>
      </w:r>
      <w:fldSimple w:instr=" SEQ Figura \* ARABIC ">
        <w:r w:rsidR="00DF21A7">
          <w:rPr>
            <w:noProof/>
          </w:rPr>
          <w:t>1</w:t>
        </w:r>
      </w:fldSimple>
      <w:r w:rsidR="00887F1D">
        <w:t xml:space="preserve">. </w:t>
      </w:r>
      <w:r w:rsidR="00520DED">
        <w:t>Caso de uso Inicio de sesión</w:t>
      </w:r>
      <w:bookmarkEnd w:id="97"/>
    </w:p>
    <w:p w14:paraId="0B313B6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98" w:name="_x4uhe79jmijw" w:colFirst="0" w:colLast="0"/>
      <w:bookmarkEnd w:id="98"/>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Epgrafe"/>
        <w:rPr>
          <w:sz w:val="24"/>
          <w:szCs w:val="24"/>
        </w:rPr>
      </w:pPr>
      <w:bookmarkStart w:id="99" w:name="_Toc497482393"/>
      <w:r>
        <w:t xml:space="preserve">Tabla </w:t>
      </w:r>
      <w:fldSimple w:instr=" SEQ Tabla \* ARABIC ">
        <w:r w:rsidR="007E382C">
          <w:rPr>
            <w:noProof/>
          </w:rPr>
          <w:t>1</w:t>
        </w:r>
      </w:fldSimple>
      <w:r>
        <w:t>. Iniciar Sesión</w:t>
      </w:r>
      <w:bookmarkStart w:id="100" w:name="_3whwml4" w:colFirst="0" w:colLast="0"/>
      <w:bookmarkEnd w:id="99"/>
      <w:bookmarkEnd w:id="100"/>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Ttulo4"/>
      </w:pPr>
      <w:bookmarkStart w:id="101" w:name="_Toc497478903"/>
      <w:bookmarkStart w:id="102"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101"/>
      <w:bookmarkEnd w:id="102"/>
    </w:p>
    <w:p w14:paraId="653C00E3" w14:textId="50BDC4F7" w:rsidR="00D524AD" w:rsidRPr="00D524AD" w:rsidRDefault="00D524AD" w:rsidP="00D524AD">
      <w:pPr>
        <w:pStyle w:val="Epgrafe"/>
      </w:pPr>
      <w:bookmarkStart w:id="103" w:name="_Toc497514280"/>
      <w:r>
        <w:t xml:space="preserve">Figura </w:t>
      </w:r>
      <w:fldSimple w:instr=" SEQ Figura \* ARABIC ">
        <w:r w:rsidR="00DF21A7">
          <w:rPr>
            <w:noProof/>
          </w:rPr>
          <w:t>2</w:t>
        </w:r>
      </w:fldSimple>
      <w:r>
        <w:t>. Caso de uso de Coordinador</w:t>
      </w:r>
      <w:bookmarkEnd w:id="103"/>
    </w:p>
    <w:p w14:paraId="69444A3C" w14:textId="77777777" w:rsidR="00D524AD" w:rsidRDefault="00D524AD" w:rsidP="00D524AD"/>
    <w:p w14:paraId="580E7045" w14:textId="5A2D6E2F" w:rsidR="003F1952" w:rsidRDefault="000C1B85" w:rsidP="00D524AD">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Epgrafe"/>
        <w:rPr>
          <w:sz w:val="24"/>
          <w:szCs w:val="24"/>
        </w:rPr>
      </w:pPr>
      <w:bookmarkStart w:id="104" w:name="_Toc497482394"/>
      <w:r>
        <w:lastRenderedPageBreak/>
        <w:t xml:space="preserve">Tabla </w:t>
      </w:r>
      <w:fldSimple w:instr=" SEQ Tabla \* ARABIC ">
        <w:r w:rsidR="007E382C">
          <w:rPr>
            <w:noProof/>
          </w:rPr>
          <w:t>2</w:t>
        </w:r>
      </w:fldSimple>
      <w:r>
        <w:t>. Docentes</w:t>
      </w:r>
      <w:bookmarkEnd w:id="104"/>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w:t>
            </w:r>
            <w:r w:rsidRPr="00C661D5">
              <w:rPr>
                <w:rFonts w:ascii="Arial" w:eastAsia="Arial" w:hAnsi="Arial" w:cs="Arial"/>
                <w:sz w:val="24"/>
                <w:szCs w:val="24"/>
              </w:rPr>
              <w:lastRenderedPageBreak/>
              <w:t>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lastRenderedPageBreak/>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Ttulo4"/>
      </w:pPr>
      <w:bookmarkStart w:id="105" w:name="_Toc497478904"/>
      <w:bookmarkStart w:id="106" w:name="_Toc497479947"/>
      <w:r w:rsidRPr="00C661D5">
        <w:t>3.2.1.4 Caso de Uso Semanas</w:t>
      </w:r>
      <w:bookmarkEnd w:id="105"/>
      <w:bookmarkEnd w:id="106"/>
    </w:p>
    <w:p w14:paraId="12DE2EBE" w14:textId="60D19BF0" w:rsidR="003F1952" w:rsidRPr="00C661D5" w:rsidRDefault="00801331" w:rsidP="00801331">
      <w:pPr>
        <w:pStyle w:val="Epgrafe"/>
        <w:rPr>
          <w:sz w:val="24"/>
          <w:szCs w:val="24"/>
        </w:rPr>
      </w:pPr>
      <w:bookmarkStart w:id="107" w:name="_Toc497482395"/>
      <w:r>
        <w:t xml:space="preserve">Tabla </w:t>
      </w:r>
      <w:fldSimple w:instr=" SEQ Tabla \* ARABIC ">
        <w:r w:rsidR="007E382C">
          <w:rPr>
            <w:noProof/>
          </w:rPr>
          <w:t>3</w:t>
        </w:r>
      </w:fldSimple>
      <w:r>
        <w:t>. Semana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w:t>
            </w:r>
            <w:r w:rsidRPr="00C661D5">
              <w:rPr>
                <w:rFonts w:ascii="Arial" w:eastAsia="Arial" w:hAnsi="Arial" w:cs="Arial"/>
                <w:sz w:val="24"/>
                <w:szCs w:val="24"/>
              </w:rPr>
              <w:lastRenderedPageBreak/>
              <w:t>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eliminado con </w:t>
            </w:r>
            <w:r w:rsidRPr="00C661D5">
              <w:rPr>
                <w:rFonts w:ascii="Arial" w:eastAsia="Arial" w:hAnsi="Arial" w:cs="Arial"/>
                <w:sz w:val="24"/>
                <w:szCs w:val="24"/>
              </w:rPr>
              <w:lastRenderedPageBreak/>
              <w:t>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108" w:name="_9bbh2n1lrl2s" w:colFirst="0" w:colLast="0"/>
      <w:bookmarkEnd w:id="108"/>
    </w:p>
    <w:p w14:paraId="56F9169F" w14:textId="77777777" w:rsidR="003F1952" w:rsidRPr="00C661D5" w:rsidRDefault="000C1B85" w:rsidP="00A838E5">
      <w:pPr>
        <w:pStyle w:val="Ttulo4"/>
      </w:pPr>
      <w:bookmarkStart w:id="109" w:name="_Toc497478905"/>
      <w:bookmarkStart w:id="110" w:name="_Toc497479948"/>
      <w:r w:rsidRPr="00C661D5">
        <w:t>3.2.1.5 Caso de Uso Asignación</w:t>
      </w:r>
      <w:bookmarkEnd w:id="109"/>
      <w:bookmarkEnd w:id="110"/>
    </w:p>
    <w:p w14:paraId="2CE5AB3A" w14:textId="22D79B70" w:rsidR="003F1952" w:rsidRPr="00C661D5" w:rsidRDefault="001C7F4C" w:rsidP="001C7F4C">
      <w:pPr>
        <w:pStyle w:val="Epgrafe"/>
        <w:rPr>
          <w:sz w:val="24"/>
          <w:szCs w:val="24"/>
        </w:rPr>
      </w:pPr>
      <w:bookmarkStart w:id="111" w:name="_2p2csry" w:colFirst="0" w:colLast="0"/>
      <w:bookmarkStart w:id="112" w:name="_Toc497482396"/>
      <w:bookmarkEnd w:id="111"/>
      <w:r>
        <w:t xml:space="preserve">Tabla </w:t>
      </w:r>
      <w:fldSimple w:instr=" SEQ Tabla \* ARABIC ">
        <w:r w:rsidR="007E382C">
          <w:rPr>
            <w:noProof/>
          </w:rPr>
          <w:t>4</w:t>
        </w:r>
      </w:fldSimple>
      <w:r>
        <w:t>. Asignación</w:t>
      </w:r>
      <w:bookmarkEnd w:id="112"/>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commentRangeStart w:id="113"/>
            <w:r w:rsidRPr="00C661D5">
              <w:rPr>
                <w:rFonts w:ascii="Arial" w:eastAsia="Arial" w:hAnsi="Arial" w:cs="Arial"/>
                <w:sz w:val="24"/>
                <w:szCs w:val="24"/>
              </w:rPr>
              <w:t>Por</w:t>
            </w:r>
            <w:r w:rsidR="000C1B85" w:rsidRPr="00C661D5">
              <w:rPr>
                <w:rFonts w:ascii="Arial" w:eastAsia="Arial" w:hAnsi="Arial" w:cs="Arial"/>
                <w:sz w:val="24"/>
                <w:szCs w:val="24"/>
              </w:rPr>
              <w:t xml:space="preserve"> </w:t>
            </w:r>
            <w:commentRangeEnd w:id="113"/>
            <w:r w:rsidR="003B2155">
              <w:rPr>
                <w:rStyle w:val="Refdecomentario"/>
                <w:rFonts w:ascii="Arial" w:eastAsia="Arial" w:hAnsi="Arial" w:cs="Arial"/>
              </w:rPr>
              <w:commentReference w:id="113"/>
            </w:r>
            <w:r w:rsidR="000C1B85" w:rsidRPr="00C661D5">
              <w:rPr>
                <w:rFonts w:ascii="Arial" w:eastAsia="Arial" w:hAnsi="Arial" w:cs="Arial"/>
                <w:sz w:val="24"/>
                <w:szCs w:val="24"/>
              </w:rPr>
              <w:t>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114" w:name="_c02fhoo8qnkl" w:colFirst="0" w:colLast="0"/>
      <w:bookmarkEnd w:id="114"/>
    </w:p>
    <w:p w14:paraId="77B5B6E8" w14:textId="77777777" w:rsidR="003F1952" w:rsidRPr="00C661D5" w:rsidRDefault="000C1B85" w:rsidP="00A838E5">
      <w:pPr>
        <w:pStyle w:val="Ttulo4"/>
      </w:pPr>
      <w:bookmarkStart w:id="115" w:name="_Toc497478906"/>
      <w:bookmarkStart w:id="116" w:name="_Toc497479949"/>
      <w:r w:rsidRPr="00C661D5">
        <w:t>3.2.1.6 Caso de Uso Actividades</w:t>
      </w:r>
      <w:bookmarkEnd w:id="115"/>
      <w:bookmarkEnd w:id="116"/>
    </w:p>
    <w:p w14:paraId="0181A209" w14:textId="45A564EA" w:rsidR="003F1952" w:rsidRPr="00D97FBD" w:rsidRDefault="00D97FBD" w:rsidP="00D97FBD">
      <w:pPr>
        <w:pStyle w:val="Epgrafe"/>
        <w:rPr>
          <w:b w:val="0"/>
          <w:sz w:val="24"/>
          <w:szCs w:val="24"/>
          <w:u w:val="single"/>
        </w:rPr>
      </w:pPr>
      <w:bookmarkStart w:id="117" w:name="_41mghml" w:colFirst="0" w:colLast="0"/>
      <w:bookmarkStart w:id="118" w:name="_Toc497482397"/>
      <w:bookmarkEnd w:id="117"/>
      <w:r>
        <w:t xml:space="preserve">Tabla </w:t>
      </w:r>
      <w:fldSimple w:instr=" SEQ Tabla \* ARABIC ">
        <w:r w:rsidR="007E382C">
          <w:rPr>
            <w:noProof/>
          </w:rPr>
          <w:t>5</w:t>
        </w:r>
      </w:fldSimple>
      <w:r>
        <w:t>. Actividades</w:t>
      </w:r>
      <w:bookmarkStart w:id="119" w:name="_vx1227" w:colFirst="0" w:colLast="0"/>
      <w:bookmarkEnd w:id="118"/>
      <w:bookmarkEnd w:id="119"/>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Ttulo4"/>
      </w:pPr>
      <w:bookmarkStart w:id="120" w:name="_Toc497478907"/>
      <w:bookmarkStart w:id="121" w:name="_Toc497479950"/>
      <w:r w:rsidRPr="00C661D5">
        <w:t>3.2.1.7 Casos de Uso Productos</w:t>
      </w:r>
      <w:bookmarkEnd w:id="120"/>
      <w:bookmarkEnd w:id="121"/>
    </w:p>
    <w:p w14:paraId="0392806F" w14:textId="0C5ED932" w:rsidR="003F1952" w:rsidRPr="00E723D2" w:rsidRDefault="00E723D2" w:rsidP="00E723D2">
      <w:pPr>
        <w:pStyle w:val="Epgrafe"/>
        <w:rPr>
          <w:sz w:val="24"/>
          <w:szCs w:val="24"/>
          <w:u w:val="single"/>
        </w:rPr>
      </w:pPr>
      <w:bookmarkStart w:id="122" w:name="_Toc497482398"/>
      <w:r>
        <w:t xml:space="preserve">Tabla </w:t>
      </w:r>
      <w:fldSimple w:instr=" SEQ Tabla \* ARABIC ">
        <w:r w:rsidR="007E382C">
          <w:rPr>
            <w:noProof/>
          </w:rPr>
          <w:t>6</w:t>
        </w:r>
      </w:fldSimple>
      <w:r>
        <w:t>. Productos</w:t>
      </w:r>
      <w:bookmarkStart w:id="123" w:name="_4f1mdlm" w:colFirst="0" w:colLast="0"/>
      <w:bookmarkEnd w:id="122"/>
      <w:bookmarkEnd w:id="123"/>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blanco el sistema muestra </w:t>
            </w:r>
            <w:r w:rsidRPr="00C661D5">
              <w:rPr>
                <w:rFonts w:ascii="Arial" w:eastAsia="Arial" w:hAnsi="Arial" w:cs="Arial"/>
                <w:sz w:val="24"/>
                <w:szCs w:val="24"/>
              </w:rPr>
              <w:lastRenderedPageBreak/>
              <w:t>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Ttulo4"/>
      </w:pPr>
      <w:bookmarkStart w:id="124" w:name="_Toc497478908"/>
      <w:bookmarkStart w:id="125" w:name="_Toc497479951"/>
      <w:r w:rsidRPr="00C661D5">
        <w:t>3.2.1.8 Caso de Uso Clases</w:t>
      </w:r>
      <w:bookmarkEnd w:id="124"/>
      <w:bookmarkEnd w:id="125"/>
    </w:p>
    <w:p w14:paraId="2EAAC3C1" w14:textId="65079176" w:rsidR="003F1952" w:rsidRPr="004354C7" w:rsidRDefault="004354C7" w:rsidP="004354C7">
      <w:pPr>
        <w:pStyle w:val="Epgrafe"/>
        <w:rPr>
          <w:b w:val="0"/>
          <w:sz w:val="24"/>
          <w:szCs w:val="24"/>
          <w:u w:val="single"/>
        </w:rPr>
      </w:pPr>
      <w:bookmarkStart w:id="126" w:name="_Toc497482399"/>
      <w:r>
        <w:t xml:space="preserve">Tabla </w:t>
      </w:r>
      <w:fldSimple w:instr=" SEQ Tabla \* ARABIC ">
        <w:r w:rsidR="007E382C">
          <w:rPr>
            <w:noProof/>
          </w:rPr>
          <w:t>7</w:t>
        </w:r>
      </w:fldSimple>
      <w:r>
        <w:t>. Clases</w:t>
      </w:r>
      <w:bookmarkStart w:id="127" w:name="_3tbugp1" w:colFirst="0" w:colLast="0"/>
      <w:bookmarkEnd w:id="126"/>
      <w:bookmarkEnd w:id="127"/>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sistema actualiza la base de </w:t>
            </w:r>
            <w:r w:rsidRPr="00C661D5">
              <w:rPr>
                <w:rFonts w:ascii="Arial" w:eastAsia="Arial" w:hAnsi="Arial" w:cs="Arial"/>
                <w:sz w:val="24"/>
                <w:szCs w:val="24"/>
              </w:rPr>
              <w:lastRenderedPageBreak/>
              <w:t>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Ttulo4"/>
      </w:pPr>
      <w:bookmarkStart w:id="128" w:name="_Toc497478909"/>
      <w:bookmarkStart w:id="129" w:name="_Toc497479952"/>
      <w:r>
        <w:t>3.2.1.9 Caso de Uso Perfil</w:t>
      </w:r>
      <w:bookmarkEnd w:id="128"/>
      <w:bookmarkEnd w:id="129"/>
    </w:p>
    <w:p w14:paraId="767CD333" w14:textId="60A8048E" w:rsidR="008863A2" w:rsidRPr="00C661D5" w:rsidRDefault="00B01763" w:rsidP="00B01763">
      <w:pPr>
        <w:pStyle w:val="Epgrafe"/>
        <w:rPr>
          <w:b w:val="0"/>
          <w:sz w:val="24"/>
          <w:szCs w:val="24"/>
        </w:rPr>
      </w:pPr>
      <w:bookmarkStart w:id="130" w:name="_Toc497482400"/>
      <w:r>
        <w:t xml:space="preserve">Tabla </w:t>
      </w:r>
      <w:fldSimple w:instr=" SEQ Tabla \* ARABIC ">
        <w:r w:rsidR="007E382C">
          <w:rPr>
            <w:noProof/>
          </w:rPr>
          <w:t>8</w:t>
        </w:r>
      </w:fldSimple>
      <w:r>
        <w:t>. Perfil</w:t>
      </w:r>
      <w:bookmarkEnd w:id="130"/>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Ttulo4"/>
      </w:pPr>
      <w:bookmarkStart w:id="131" w:name="_Toc497478910"/>
      <w:bookmarkStart w:id="132" w:name="_Toc497479953"/>
      <w:r>
        <w:t>3.2.1.10 Caso de Información Académica</w:t>
      </w:r>
      <w:bookmarkEnd w:id="131"/>
      <w:bookmarkEnd w:id="132"/>
    </w:p>
    <w:p w14:paraId="72D02350" w14:textId="085E4059" w:rsidR="00376230" w:rsidRPr="00C661D5" w:rsidRDefault="00B01763" w:rsidP="00B01763">
      <w:pPr>
        <w:pStyle w:val="Epgrafe"/>
        <w:rPr>
          <w:sz w:val="24"/>
          <w:szCs w:val="24"/>
        </w:rPr>
      </w:pPr>
      <w:bookmarkStart w:id="133" w:name="_Toc497482401"/>
      <w:r>
        <w:t xml:space="preserve">Tabla </w:t>
      </w:r>
      <w:fldSimple w:instr=" SEQ Tabla \* ARABIC ">
        <w:r w:rsidR="007E382C">
          <w:rPr>
            <w:noProof/>
          </w:rPr>
          <w:t>9</w:t>
        </w:r>
      </w:fldSimple>
      <w:r>
        <w:t>. Información Académica</w:t>
      </w:r>
      <w:bookmarkEnd w:id="13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sistema crea el nuevo registro </w:t>
            </w:r>
            <w:r w:rsidRPr="00C661D5">
              <w:rPr>
                <w:rFonts w:ascii="Arial" w:eastAsia="Arial" w:hAnsi="Arial" w:cs="Arial"/>
                <w:sz w:val="24"/>
                <w:szCs w:val="24"/>
              </w:rPr>
              <w:lastRenderedPageBreak/>
              <w:t>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Ttulo4"/>
      </w:pPr>
      <w:bookmarkStart w:id="134" w:name="_Toc497478911"/>
      <w:bookmarkStart w:id="135" w:name="_Toc497479954"/>
      <w:r>
        <w:t xml:space="preserve">3.2.1.12 Caso de </w:t>
      </w:r>
      <w:r w:rsidR="00AB1EB5">
        <w:t>Experiencia</w:t>
      </w:r>
      <w:bookmarkEnd w:id="134"/>
      <w:bookmarkEnd w:id="135"/>
    </w:p>
    <w:p w14:paraId="3C1F42AF" w14:textId="17299C24" w:rsidR="00F44242" w:rsidRPr="00B01763" w:rsidRDefault="00B01763" w:rsidP="00B01763">
      <w:pPr>
        <w:pStyle w:val="Epgrafe"/>
        <w:rPr>
          <w:sz w:val="24"/>
          <w:szCs w:val="24"/>
          <w:u w:val="single"/>
        </w:rPr>
      </w:pPr>
      <w:bookmarkStart w:id="136" w:name="_Toc497482402"/>
      <w:r>
        <w:t xml:space="preserve">Tabla </w:t>
      </w:r>
      <w:fldSimple w:instr=" SEQ Tabla \* ARABIC ">
        <w:r w:rsidR="007E382C">
          <w:rPr>
            <w:noProof/>
          </w:rPr>
          <w:t>10</w:t>
        </w:r>
      </w:fldSimple>
      <w:r>
        <w:t>. Experiencia</w:t>
      </w:r>
      <w:bookmarkEnd w:id="13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Ttulo4"/>
      </w:pPr>
      <w:bookmarkStart w:id="137" w:name="_Toc497478912"/>
      <w:bookmarkStart w:id="138" w:name="_Toc497479955"/>
      <w:r>
        <w:t>3.2.1.13 Caso de Producción Intelectual e Investigativa</w:t>
      </w:r>
      <w:bookmarkEnd w:id="137"/>
      <w:bookmarkEnd w:id="138"/>
    </w:p>
    <w:p w14:paraId="7F136902" w14:textId="1EB1E0A1" w:rsidR="0057519C" w:rsidRPr="00BA344C" w:rsidRDefault="00BA344C" w:rsidP="00BA344C">
      <w:pPr>
        <w:pStyle w:val="Epgrafe"/>
        <w:rPr>
          <w:sz w:val="24"/>
          <w:szCs w:val="24"/>
          <w:u w:val="single"/>
        </w:rPr>
      </w:pPr>
      <w:bookmarkStart w:id="139" w:name="_Toc497482403"/>
      <w:r>
        <w:t xml:space="preserve">Tabla </w:t>
      </w:r>
      <w:fldSimple w:instr=" SEQ Tabla \* ARABIC ">
        <w:r w:rsidR="007E382C">
          <w:rPr>
            <w:noProof/>
          </w:rPr>
          <w:t>11</w:t>
        </w:r>
      </w:fldSimple>
      <w:r>
        <w:t>. Producción Intelectual e Investigativa</w:t>
      </w:r>
      <w:bookmarkEnd w:id="13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Ttulo4"/>
      </w:pPr>
      <w:bookmarkStart w:id="140" w:name="_Toc497478913"/>
      <w:bookmarkStart w:id="141" w:name="_Toc497479956"/>
      <w:r>
        <w:t>3.2.1.14 Caso de Socialización de la Investigación</w:t>
      </w:r>
      <w:bookmarkEnd w:id="140"/>
      <w:bookmarkEnd w:id="141"/>
    </w:p>
    <w:p w14:paraId="5DEAAE04" w14:textId="5A40694D" w:rsidR="006948AB" w:rsidRPr="00C661D5" w:rsidRDefault="006830C6" w:rsidP="006830C6">
      <w:pPr>
        <w:pStyle w:val="Epgrafe"/>
        <w:rPr>
          <w:sz w:val="24"/>
          <w:szCs w:val="24"/>
        </w:rPr>
      </w:pPr>
      <w:bookmarkStart w:id="142" w:name="_Toc497482404"/>
      <w:r>
        <w:t xml:space="preserve">Tabla </w:t>
      </w:r>
      <w:fldSimple w:instr=" SEQ Tabla \* ARABIC ">
        <w:r w:rsidR="007E382C">
          <w:rPr>
            <w:noProof/>
          </w:rPr>
          <w:t>12</w:t>
        </w:r>
      </w:fldSimple>
      <w:r>
        <w:t>. Socialización de la Investigación</w:t>
      </w:r>
      <w:bookmarkEnd w:id="14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Ttulo4"/>
      </w:pPr>
      <w:bookmarkStart w:id="143" w:name="_Toc497478914"/>
      <w:bookmarkStart w:id="144" w:name="_Toc497479957"/>
      <w:r>
        <w:t>3.2.1.15 Caso de Participaciones</w:t>
      </w:r>
      <w:bookmarkEnd w:id="143"/>
      <w:bookmarkEnd w:id="144"/>
    </w:p>
    <w:p w14:paraId="1F3C5D80" w14:textId="420824F8" w:rsidR="006948AB" w:rsidRPr="006830C6" w:rsidRDefault="006830C6" w:rsidP="006830C6">
      <w:pPr>
        <w:pStyle w:val="Epgrafe"/>
        <w:rPr>
          <w:sz w:val="24"/>
          <w:szCs w:val="24"/>
          <w:u w:val="single"/>
        </w:rPr>
      </w:pPr>
      <w:bookmarkStart w:id="145" w:name="_Toc497482405"/>
      <w:r>
        <w:t xml:space="preserve">Tabla </w:t>
      </w:r>
      <w:fldSimple w:instr=" SEQ Tabla \* ARABIC ">
        <w:r w:rsidR="007E382C">
          <w:rPr>
            <w:noProof/>
          </w:rPr>
          <w:t>13</w:t>
        </w:r>
      </w:fldSimple>
      <w:r>
        <w:t>. Participaciones</w:t>
      </w:r>
      <w:bookmarkEnd w:id="14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49FD7BA9" w:rsidR="00C94F87" w:rsidRDefault="00C94F87" w:rsidP="00A838E5">
      <w:pPr>
        <w:pStyle w:val="Ttulo4"/>
      </w:pPr>
      <w:bookmarkStart w:id="146" w:name="_Toc497478915"/>
      <w:bookmarkStart w:id="147" w:name="_Toc497479958"/>
      <w:r>
        <w:lastRenderedPageBreak/>
        <w:t xml:space="preserve">3.2.1.15 Caso de </w:t>
      </w:r>
      <w:r w:rsidR="00C434D5">
        <w:t>R-DC</w:t>
      </w:r>
      <w:r>
        <w:t>-54</w:t>
      </w:r>
      <w:bookmarkEnd w:id="146"/>
      <w:bookmarkEnd w:id="147"/>
    </w:p>
    <w:p w14:paraId="1EA6621C" w14:textId="218E1175" w:rsidR="00C94F87" w:rsidRPr="006830C6" w:rsidRDefault="006830C6" w:rsidP="006830C6">
      <w:pPr>
        <w:pStyle w:val="Epgrafe"/>
        <w:rPr>
          <w:sz w:val="24"/>
          <w:szCs w:val="24"/>
          <w:u w:val="single"/>
        </w:rPr>
      </w:pPr>
      <w:bookmarkStart w:id="148" w:name="_Toc497482406"/>
      <w:r>
        <w:t xml:space="preserve">Tabla </w:t>
      </w:r>
      <w:fldSimple w:instr=" SEQ Tabla \* ARABIC ">
        <w:r w:rsidR="007E382C">
          <w:rPr>
            <w:noProof/>
          </w:rPr>
          <w:t>14</w:t>
        </w:r>
      </w:fldSimple>
      <w:r>
        <w:t xml:space="preserve">. </w:t>
      </w:r>
      <w:r w:rsidR="00C434D5">
        <w:t>R-DC</w:t>
      </w:r>
      <w:r>
        <w:t>-54</w:t>
      </w:r>
      <w:bookmarkEnd w:id="14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66C61189" w:rsidR="006D3E21" w:rsidRPr="00C661D5" w:rsidRDefault="006D3E21" w:rsidP="00A838E5">
      <w:pPr>
        <w:pStyle w:val="Ttulo4"/>
      </w:pPr>
      <w:bookmarkStart w:id="149" w:name="_Toc497478916"/>
      <w:bookmarkStart w:id="150" w:name="_Toc497479959"/>
      <w:r>
        <w:t xml:space="preserve">3.2.1.16 Caso de </w:t>
      </w:r>
      <w:r w:rsidR="00C434D5">
        <w:t>R-DC</w:t>
      </w:r>
      <w:r>
        <w:t>-26</w:t>
      </w:r>
      <w:bookmarkEnd w:id="149"/>
      <w:bookmarkEnd w:id="150"/>
    </w:p>
    <w:p w14:paraId="2A451813" w14:textId="05FCE560" w:rsidR="006D3E21" w:rsidRPr="00C661D5" w:rsidRDefault="006830C6" w:rsidP="006830C6">
      <w:pPr>
        <w:pStyle w:val="Epgrafe"/>
        <w:keepNext/>
        <w:rPr>
          <w:sz w:val="24"/>
          <w:szCs w:val="24"/>
        </w:rPr>
      </w:pPr>
      <w:bookmarkStart w:id="151" w:name="_Toc497482407"/>
      <w:r>
        <w:t xml:space="preserve">Tabla </w:t>
      </w:r>
      <w:fldSimple w:instr=" SEQ Tabla \* ARABIC ">
        <w:r w:rsidR="007E382C">
          <w:rPr>
            <w:noProof/>
          </w:rPr>
          <w:t>15</w:t>
        </w:r>
      </w:fldSimple>
      <w:r>
        <w:t xml:space="preserve">. </w:t>
      </w:r>
      <w:r w:rsidR="00C434D5">
        <w:t>R-DC</w:t>
      </w:r>
      <w:r>
        <w:t>-26</w:t>
      </w:r>
      <w:bookmarkEnd w:id="15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actor visualiza da clic en </w:t>
            </w:r>
            <w:r>
              <w:rPr>
                <w:rFonts w:ascii="Arial" w:eastAsia="Arial" w:hAnsi="Arial" w:cs="Arial"/>
                <w:sz w:val="24"/>
                <w:szCs w:val="24"/>
              </w:rPr>
              <w:lastRenderedPageBreak/>
              <w:t>imprimir.</w:t>
            </w:r>
          </w:p>
          <w:p w14:paraId="1405A458" w14:textId="24053211"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52" w:name="_28h4qwu" w:colFirst="0" w:colLast="0"/>
      <w:bookmarkEnd w:id="152"/>
      <w:r w:rsidRPr="00C661D5">
        <w:rPr>
          <w:b/>
          <w:sz w:val="24"/>
          <w:szCs w:val="24"/>
        </w:rPr>
        <w:t>3.2.1.9 Caso de Uso Cerrar Sesión</w:t>
      </w:r>
    </w:p>
    <w:p w14:paraId="2DACA9C5" w14:textId="479FE38E" w:rsidR="000F7A3B" w:rsidRPr="000F7A3B" w:rsidRDefault="003039C3" w:rsidP="00E43469">
      <w:pPr>
        <w:pStyle w:val="Epgrafe"/>
        <w:rPr>
          <w:sz w:val="24"/>
          <w:szCs w:val="24"/>
          <w:u w:val="single"/>
        </w:rPr>
      </w:pPr>
      <w:bookmarkStart w:id="153"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53"/>
    </w:p>
    <w:p w14:paraId="280B6C53" w14:textId="77777777" w:rsidR="003F1952" w:rsidRPr="00C661D5" w:rsidRDefault="000C1B85">
      <w:pPr>
        <w:spacing w:line="360" w:lineRule="auto"/>
        <w:rPr>
          <w:b/>
          <w:sz w:val="24"/>
          <w:szCs w:val="24"/>
        </w:rPr>
      </w:pPr>
      <w:bookmarkStart w:id="154" w:name="_nmf14n" w:colFirst="0" w:colLast="0"/>
      <w:bookmarkEnd w:id="154"/>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Epgrafe"/>
        <w:rPr>
          <w:sz w:val="24"/>
          <w:szCs w:val="24"/>
        </w:rPr>
      </w:pPr>
      <w:bookmarkStart w:id="155" w:name="_Toc497482408"/>
      <w:r>
        <w:t xml:space="preserve">Tabla </w:t>
      </w:r>
      <w:fldSimple w:instr=" SEQ Tabla \* ARABIC ">
        <w:r w:rsidR="007E382C">
          <w:rPr>
            <w:noProof/>
          </w:rPr>
          <w:t>16</w:t>
        </w:r>
      </w:fldSimple>
      <w:r>
        <w:t xml:space="preserve">. Cerrar </w:t>
      </w:r>
      <w:bookmarkStart w:id="156" w:name="_37m2jsg" w:colFirst="0" w:colLast="0"/>
      <w:bookmarkEnd w:id="156"/>
      <w:r>
        <w:t>sesión</w:t>
      </w:r>
      <w:bookmarkEnd w:id="155"/>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Ttulo4"/>
      </w:pPr>
      <w:bookmarkStart w:id="157" w:name="_Toc497478917"/>
      <w:bookmarkStart w:id="158" w:name="_Toc497479960"/>
      <w:r>
        <w:t>3.2.1.3</w:t>
      </w:r>
      <w:r w:rsidRPr="00C661D5">
        <w:t xml:space="preserve"> Caso de Uso </w:t>
      </w:r>
      <w:r>
        <w:t>de Auditor</w:t>
      </w:r>
      <w:bookmarkEnd w:id="157"/>
      <w:bookmarkEnd w:id="158"/>
    </w:p>
    <w:p w14:paraId="5B4DD38A" w14:textId="1F704D92" w:rsidR="00586478" w:rsidRPr="00C527EB" w:rsidRDefault="00C527EB" w:rsidP="00C527EB">
      <w:pPr>
        <w:pStyle w:val="Epgrafe"/>
        <w:rPr>
          <w:sz w:val="24"/>
          <w:szCs w:val="24"/>
          <w:u w:val="single"/>
        </w:rPr>
      </w:pPr>
      <w:bookmarkStart w:id="159" w:name="_Toc497482409"/>
      <w:r>
        <w:t xml:space="preserve">Tabla </w:t>
      </w:r>
      <w:fldSimple w:instr=" SEQ Tabla \* ARABIC ">
        <w:r w:rsidR="007E382C">
          <w:rPr>
            <w:noProof/>
          </w:rPr>
          <w:t>17</w:t>
        </w:r>
      </w:fldSimple>
      <w:r>
        <w:t>. Visualizar Reportes</w:t>
      </w:r>
      <w:bookmarkEnd w:id="15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60" w:name="_Toc497478918"/>
      <w:bookmarkStart w:id="161" w:name="_Toc497479961"/>
      <w:r w:rsidRPr="00C661D5">
        <w:lastRenderedPageBreak/>
        <w:t>3.2.</w:t>
      </w:r>
      <w:r w:rsidR="00C25455" w:rsidRPr="00C661D5">
        <w:t>2</w:t>
      </w:r>
      <w:r w:rsidRPr="00C661D5">
        <w:t>. Modelo BPMN</w:t>
      </w:r>
      <w:bookmarkEnd w:id="160"/>
      <w:bookmarkEnd w:id="161"/>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234C4C33" w:rsidR="003F1952" w:rsidRDefault="000C1B85">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3039C3">
      <w:pPr>
        <w:pStyle w:val="Epgrafe"/>
        <w:rPr>
          <w:sz w:val="24"/>
          <w:szCs w:val="24"/>
        </w:rPr>
      </w:pPr>
      <w:bookmarkStart w:id="162" w:name="_Toc497514282"/>
      <w:r>
        <w:t xml:space="preserve">Figura </w:t>
      </w:r>
      <w:fldSimple w:instr=" SEQ Figura \* ARABIC ">
        <w:r w:rsidR="00DF21A7">
          <w:rPr>
            <w:noProof/>
          </w:rPr>
          <w:t>4</w:t>
        </w:r>
      </w:fldSimple>
      <w:r>
        <w:t xml:space="preserve">. </w:t>
      </w:r>
      <w:r w:rsidR="00520DED">
        <w:t>Modelo BPMN</w:t>
      </w:r>
      <w:bookmarkEnd w:id="162"/>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67BD0EA" w:rsidR="003F1952" w:rsidRPr="00C661D5" w:rsidRDefault="000C1B85">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63" w:name="_Toc497478919"/>
      <w:bookmarkStart w:id="164" w:name="_Toc497479962"/>
      <w:r w:rsidRPr="00C661D5">
        <w:t>3.2.3</w:t>
      </w:r>
      <w:r w:rsidR="000C1B85" w:rsidRPr="00C661D5">
        <w:t>. Modelo Entidad Relación</w:t>
      </w:r>
      <w:bookmarkEnd w:id="163"/>
      <w:bookmarkEnd w:id="164"/>
    </w:p>
    <w:p w14:paraId="59742638" w14:textId="20F58390" w:rsidR="003F1952" w:rsidRDefault="000C1B85">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09602F">
      <w:pPr>
        <w:pStyle w:val="Epgrafe"/>
        <w:keepNext/>
      </w:pPr>
    </w:p>
    <w:p w14:paraId="57EB1EEA" w14:textId="188D1563" w:rsidR="003F1952" w:rsidRPr="00C661D5" w:rsidRDefault="0009602F" w:rsidP="0009602F">
      <w:pPr>
        <w:pStyle w:val="Epgrafe"/>
        <w:rPr>
          <w:sz w:val="24"/>
          <w:szCs w:val="24"/>
        </w:rPr>
      </w:pPr>
      <w:bookmarkStart w:id="165" w:name="_Toc497514283"/>
      <w:r>
        <w:t xml:space="preserve">Figura </w:t>
      </w:r>
      <w:fldSimple w:instr=" SEQ Figura \* ARABIC ">
        <w:r w:rsidR="00DF21A7">
          <w:rPr>
            <w:noProof/>
          </w:rPr>
          <w:t>5</w:t>
        </w:r>
      </w:fldSimple>
      <w:r>
        <w:t xml:space="preserve">. </w:t>
      </w:r>
      <w:r w:rsidR="00021882">
        <w:t>Modelo Entidad Relación</w:t>
      </w:r>
      <w:bookmarkEnd w:id="165"/>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Default="003F1952">
      <w:pPr>
        <w:widowControl/>
        <w:spacing w:line="360" w:lineRule="auto"/>
        <w:rPr>
          <w:b/>
          <w:sz w:val="24"/>
          <w:szCs w:val="24"/>
        </w:rPr>
      </w:pPr>
    </w:p>
    <w:p w14:paraId="6F67D52C" w14:textId="77777777" w:rsidR="007E382C" w:rsidRDefault="007E382C" w:rsidP="007E382C">
      <w:pPr>
        <w:pStyle w:val="Epgrafe"/>
      </w:pPr>
    </w:p>
    <w:p w14:paraId="3B8B63DA" w14:textId="4F5AF4A2" w:rsidR="007E382C" w:rsidRDefault="007E382C" w:rsidP="007E382C">
      <w:pPr>
        <w:pStyle w:val="Epgrafe"/>
        <w:rPr>
          <w:b w:val="0"/>
          <w:sz w:val="24"/>
          <w:szCs w:val="24"/>
        </w:rPr>
      </w:pPr>
      <w:r>
        <w:lastRenderedPageBreak/>
        <w:t xml:space="preserve">Tabla </w:t>
      </w:r>
      <w:fldSimple w:instr=" SEQ Tabla \* ARABIC ">
        <w:r>
          <w:rPr>
            <w:noProof/>
          </w:rPr>
          <w:t>18</w:t>
        </w:r>
      </w:fldSimple>
      <w:r>
        <w:t>. Entidades del modelo relacional</w:t>
      </w:r>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CC305D"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18"/>
                <w:szCs w:val="18"/>
              </w:rPr>
            </w:pPr>
            <w:r w:rsidRPr="00CC305D">
              <w:rPr>
                <w:rFonts w:ascii="Arial" w:hAnsi="Arial" w:cs="Arial"/>
                <w:sz w:val="18"/>
                <w:szCs w:val="18"/>
              </w:rPr>
              <w:t>TABLA</w:t>
            </w:r>
          </w:p>
        </w:tc>
        <w:tc>
          <w:tcPr>
            <w:tcW w:w="1985" w:type="dxa"/>
            <w:vAlign w:val="center"/>
          </w:tcPr>
          <w:p w14:paraId="05D765DD" w14:textId="5C22FFF9"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DESCRIPCION</w:t>
            </w:r>
          </w:p>
        </w:tc>
        <w:tc>
          <w:tcPr>
            <w:tcW w:w="2760" w:type="dxa"/>
            <w:vAlign w:val="center"/>
          </w:tcPr>
          <w:p w14:paraId="336B8F20" w14:textId="5E84002F"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CAMPOS</w:t>
            </w:r>
          </w:p>
        </w:tc>
        <w:tc>
          <w:tcPr>
            <w:tcW w:w="1350" w:type="dxa"/>
            <w:vAlign w:val="center"/>
          </w:tcPr>
          <w:p w14:paraId="405E8F2C" w14:textId="1080C430"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PRIMARIA</w:t>
            </w:r>
          </w:p>
        </w:tc>
        <w:tc>
          <w:tcPr>
            <w:tcW w:w="1500" w:type="dxa"/>
            <w:vAlign w:val="center"/>
          </w:tcPr>
          <w:p w14:paraId="06A76EF1" w14:textId="2AAA512B"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FORANEA</w:t>
            </w:r>
          </w:p>
        </w:tc>
      </w:tr>
      <w:tr w:rsidR="00BA511D" w:rsidRPr="00BA511D"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productos</w:t>
            </w:r>
          </w:p>
        </w:tc>
        <w:tc>
          <w:tcPr>
            <w:tcW w:w="1985" w:type="dxa"/>
            <w:vAlign w:val="center"/>
          </w:tcPr>
          <w:p w14:paraId="28F1ABE3" w14:textId="77F21941"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abla que almacena los productos de cada docente.</w:t>
            </w:r>
          </w:p>
        </w:tc>
        <w:tc>
          <w:tcPr>
            <w:tcW w:w="2760" w:type="dxa"/>
            <w:vAlign w:val="center"/>
          </w:tcPr>
          <w:p w14:paraId="14740202" w14:textId="7C3BFC76" w:rsidR="00BA511D" w:rsidRPr="00CC305D" w:rsidRDefault="00CC305D"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producto serial not null,</w:t>
            </w:r>
          </w:p>
          <w:p w14:paraId="417DB5C8" w14:textId="22E67391" w:rsidR="00BA511D" w:rsidRPr="00CC305D" w:rsidRDefault="00BD1E58"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 compromiso</w:t>
            </w:r>
            <w:r w:rsidR="00CC305D" w:rsidRPr="00CC305D">
              <w:rPr>
                <w:sz w:val="18"/>
                <w:szCs w:val="18"/>
              </w:rPr>
              <w:t xml:space="preserve"> date,</w:t>
            </w:r>
          </w:p>
          <w:p w14:paraId="0EB39632" w14:textId="221A7EE9" w:rsidR="00BA511D" w:rsidRPr="00CC305D" w:rsidRDefault="00CC305D"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entrega date,</w:t>
            </w:r>
          </w:p>
          <w:p w14:paraId="1A95BC28" w14:textId="0E35AEFE" w:rsidR="00BA511D" w:rsidRPr="00CC305D" w:rsidRDefault="00CC305D"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mentarios text,</w:t>
            </w:r>
          </w:p>
          <w:p w14:paraId="7D6002A6" w14:textId="22084256" w:rsidR="00BA511D" w:rsidRPr="00CC305D" w:rsidRDefault="00CC305D"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dact integer not null,</w:t>
            </w:r>
          </w:p>
          <w:p w14:paraId="67529C61" w14:textId="526E8C2A" w:rsidR="00BA511D" w:rsidRPr="00CC305D" w:rsidRDefault="00CC305D"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descripcion character varying(300),</w:t>
            </w:r>
          </w:p>
          <w:p w14:paraId="5A5BDE35" w14:textId="15628E76" w:rsidR="000B58FB" w:rsidRPr="00CC305D" w:rsidRDefault="00CC305D" w:rsidP="00CC305D">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docente integer,</w:t>
            </w:r>
          </w:p>
        </w:tc>
        <w:tc>
          <w:tcPr>
            <w:tcW w:w="1350" w:type="dxa"/>
            <w:vAlign w:val="center"/>
          </w:tcPr>
          <w:p w14:paraId="116880AE" w14:textId="76DB9A28"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codproducto</w:t>
            </w:r>
          </w:p>
        </w:tc>
        <w:tc>
          <w:tcPr>
            <w:tcW w:w="1500" w:type="dxa"/>
            <w:vAlign w:val="center"/>
          </w:tcPr>
          <w:p w14:paraId="16C711D5" w14:textId="2F01BC1F" w:rsidR="000B58FB"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docente</w:t>
            </w:r>
          </w:p>
          <w:p w14:paraId="711D5C7D" w14:textId="7A74B863" w:rsidR="00BA511D"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act</w:t>
            </w:r>
          </w:p>
        </w:tc>
      </w:tr>
      <w:tr w:rsidR="00BA511D" w:rsidRPr="00BA511D"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horario</w:t>
            </w:r>
          </w:p>
        </w:tc>
        <w:tc>
          <w:tcPr>
            <w:tcW w:w="1985" w:type="dxa"/>
            <w:vAlign w:val="center"/>
          </w:tcPr>
          <w:p w14:paraId="2DCB27EA" w14:textId="63FBC29A" w:rsidR="0063474A" w:rsidRPr="00CC305D" w:rsidRDefault="00CC305D" w:rsidP="0063474A">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lases de cada docente.</w:t>
            </w:r>
          </w:p>
        </w:tc>
        <w:tc>
          <w:tcPr>
            <w:tcW w:w="2760" w:type="dxa"/>
          </w:tcPr>
          <w:p w14:paraId="33740B86" w14:textId="425FA672" w:rsidR="0063474A" w:rsidRPr="00CC305D" w:rsidRDefault="00CC305D" w:rsidP="00CC305D">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horario serial not null,</w:t>
            </w:r>
          </w:p>
          <w:p w14:paraId="05EAF192" w14:textId="7CCCA4A0" w:rsidR="0063474A" w:rsidRPr="00CC305D" w:rsidRDefault="00CC305D" w:rsidP="00CC305D">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nombre character varying(60)</w:t>
            </w:r>
          </w:p>
          <w:p w14:paraId="21421202" w14:textId="6070D4C3" w:rsidR="0063474A" w:rsidRPr="00CC305D" w:rsidRDefault="00CC305D" w:rsidP="00CC305D">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docente integer</w:t>
            </w:r>
          </w:p>
          <w:p w14:paraId="7D416B22" w14:textId="6E2989D9" w:rsidR="00BA511D" w:rsidRPr="00CC305D" w:rsidRDefault="00CC305D" w:rsidP="00CC305D">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convencion integer</w:t>
            </w:r>
          </w:p>
          <w:p w14:paraId="300BB226" w14:textId="19E0C66C" w:rsidR="0063474A" w:rsidRPr="00CC305D" w:rsidRDefault="00CC305D" w:rsidP="00CC305D">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dia integer</w:t>
            </w:r>
          </w:p>
          <w:p w14:paraId="65C70EA7" w14:textId="3CB8FDD5" w:rsidR="0063474A" w:rsidRPr="00CC305D" w:rsidRDefault="00CC305D" w:rsidP="00CC305D">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hora integer</w:t>
            </w:r>
          </w:p>
        </w:tc>
        <w:tc>
          <w:tcPr>
            <w:tcW w:w="1350" w:type="dxa"/>
            <w:vAlign w:val="center"/>
          </w:tcPr>
          <w:p w14:paraId="208A03EC" w14:textId="20FD9EC5"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codhorario</w:t>
            </w:r>
          </w:p>
        </w:tc>
        <w:tc>
          <w:tcPr>
            <w:tcW w:w="1500" w:type="dxa"/>
            <w:vAlign w:val="center"/>
          </w:tcPr>
          <w:p w14:paraId="1C8A78C8" w14:textId="5568796A"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convencion</w:t>
            </w:r>
          </w:p>
          <w:p w14:paraId="69C533BF" w14:textId="3066CE27" w:rsidR="00BA511D"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coddocente</w:t>
            </w:r>
          </w:p>
        </w:tc>
      </w:tr>
      <w:tr w:rsidR="00BA511D" w:rsidRPr="00BA511D"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16DB73E2" w14:textId="353DEFDF"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2C63D816" w14:textId="6067245F"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dactividad serial not null,</w:t>
            </w:r>
          </w:p>
          <w:p w14:paraId="0D657F90" w14:textId="3C8FFE87"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nombre character varying(100) not null,</w:t>
            </w:r>
          </w:p>
          <w:p w14:paraId="09DB7A4D" w14:textId="2431E9CC"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descripcion text not null,</w:t>
            </w:r>
          </w:p>
          <w:p w14:paraId="43EF9E49" w14:textId="66F1BDA9"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responsable character varying(100) not null,</w:t>
            </w:r>
          </w:p>
          <w:p w14:paraId="5A9826D7" w14:textId="5F8B9A71"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docente integer,</w:t>
            </w:r>
          </w:p>
          <w:p w14:paraId="1A16FB85" w14:textId="2DF0A2CD"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tipo integer,</w:t>
            </w:r>
          </w:p>
          <w:p w14:paraId="7EBBE8FE" w14:textId="15FA6D2E"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horas double precision,</w:t>
            </w:r>
          </w:p>
          <w:p w14:paraId="7BF96B9B" w14:textId="0312358D"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valoracion integer,</w:t>
            </w:r>
          </w:p>
        </w:tc>
        <w:tc>
          <w:tcPr>
            <w:tcW w:w="1350" w:type="dxa"/>
            <w:vAlign w:val="center"/>
          </w:tcPr>
          <w:p w14:paraId="2AA21697" w14:textId="7E4699A2"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lang w:val="en-US"/>
              </w:rPr>
              <w:t>codactividad</w:t>
            </w:r>
          </w:p>
        </w:tc>
        <w:tc>
          <w:tcPr>
            <w:tcW w:w="1500" w:type="dxa"/>
            <w:vAlign w:val="center"/>
          </w:tcPr>
          <w:p w14:paraId="45D72228" w14:textId="32225568"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docente</w:t>
            </w:r>
          </w:p>
          <w:p w14:paraId="27496D4F" w14:textId="4B1C32CA" w:rsidR="00BA511D"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tipo</w:t>
            </w:r>
          </w:p>
        </w:tc>
      </w:tr>
      <w:tr w:rsidR="00BA511D" w:rsidRPr="00BA511D"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asignación</w:t>
            </w:r>
          </w:p>
        </w:tc>
        <w:tc>
          <w:tcPr>
            <w:tcW w:w="1985" w:type="dxa"/>
            <w:vAlign w:val="center"/>
          </w:tcPr>
          <w:p w14:paraId="5E4E0841" w14:textId="6416A8CA" w:rsidR="0063474A" w:rsidRPr="00CC305D" w:rsidRDefault="007E382C"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de cada docente.</w:t>
            </w:r>
          </w:p>
        </w:tc>
        <w:tc>
          <w:tcPr>
            <w:tcW w:w="2760" w:type="dxa"/>
            <w:vAlign w:val="center"/>
          </w:tcPr>
          <w:p w14:paraId="0CC23ADA" w14:textId="4CEE31BC"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asg serial not null,</w:t>
            </w:r>
          </w:p>
          <w:p w14:paraId="12588415" w14:textId="7106EC01"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horasclase double precision default 0,</w:t>
            </w:r>
          </w:p>
          <w:p w14:paraId="68CFC6A9" w14:textId="64DDBDD1"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docente integer,</w:t>
            </w:r>
          </w:p>
          <w:p w14:paraId="0605219B" w14:textId="4C979943"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preparacion double precision default 0,</w:t>
            </w:r>
          </w:p>
          <w:p w14:paraId="0DE6F37B" w14:textId="055BE268"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apacitacion double precision default 0,</w:t>
            </w:r>
          </w:p>
          <w:p w14:paraId="701763B0" w14:textId="066A858B"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lectivo double precision default 0,</w:t>
            </w:r>
          </w:p>
          <w:p w14:paraId="4C584502" w14:textId="13632FB8"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investigacion double precision default 0,</w:t>
            </w:r>
          </w:p>
          <w:p w14:paraId="715C311E" w14:textId="7D3BE088"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social double precision default 0,</w:t>
            </w:r>
          </w:p>
          <w:p w14:paraId="78D55277" w14:textId="4E0804B2"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oda double precision default 0,</w:t>
            </w:r>
          </w:p>
          <w:p w14:paraId="2AC9A820" w14:textId="3C59D411"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planeacion double precision default 0,</w:t>
            </w:r>
          </w:p>
          <w:p w14:paraId="1543A812" w14:textId="05313EAE"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virtualidad double precision default 0,</w:t>
            </w:r>
          </w:p>
          <w:p w14:paraId="5F938936" w14:textId="7DF293CB"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mites double precision </w:t>
            </w:r>
            <w:r w:rsidRPr="00CC305D">
              <w:rPr>
                <w:sz w:val="18"/>
                <w:szCs w:val="18"/>
              </w:rPr>
              <w:lastRenderedPageBreak/>
              <w:t>default 0,</w:t>
            </w:r>
          </w:p>
          <w:p w14:paraId="3A03D22E" w14:textId="4A5C313D"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coord integer,</w:t>
            </w:r>
          </w:p>
          <w:p w14:paraId="729F95EE" w14:textId="697D641E"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sumatoria double precision default 0,</w:t>
            </w:r>
          </w:p>
        </w:tc>
        <w:tc>
          <w:tcPr>
            <w:tcW w:w="1350" w:type="dxa"/>
            <w:vAlign w:val="center"/>
          </w:tcPr>
          <w:p w14:paraId="6F47B003" w14:textId="45C8CF17"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lastRenderedPageBreak/>
              <w:t>codasg</w:t>
            </w:r>
          </w:p>
        </w:tc>
        <w:tc>
          <w:tcPr>
            <w:tcW w:w="1500" w:type="dxa"/>
            <w:vAlign w:val="center"/>
          </w:tcPr>
          <w:p w14:paraId="2C385A27" w14:textId="595500DC"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coord</w:t>
            </w:r>
          </w:p>
        </w:tc>
      </w:tr>
      <w:tr w:rsidR="00BA511D" w:rsidRPr="00BA511D"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lastRenderedPageBreak/>
              <w:t>porcentaje</w:t>
            </w:r>
          </w:p>
        </w:tc>
        <w:tc>
          <w:tcPr>
            <w:tcW w:w="1985" w:type="dxa"/>
            <w:vAlign w:val="center"/>
          </w:tcPr>
          <w:p w14:paraId="7792F537" w14:textId="01923231" w:rsidR="0063474A" w:rsidRPr="00CC305D" w:rsidRDefault="00BD1E58"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por coordinación.</w:t>
            </w:r>
          </w:p>
        </w:tc>
        <w:tc>
          <w:tcPr>
            <w:tcW w:w="2760" w:type="dxa"/>
            <w:vAlign w:val="center"/>
          </w:tcPr>
          <w:p w14:paraId="7E58054F" w14:textId="3332F018"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porcentaje serial not null,</w:t>
            </w:r>
          </w:p>
          <w:p w14:paraId="11D0B4CB" w14:textId="241A20D1"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porcentaje double precision,</w:t>
            </w:r>
          </w:p>
          <w:p w14:paraId="0EB4846D" w14:textId="1623D026"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coordinacion integer,</w:t>
            </w:r>
          </w:p>
          <w:p w14:paraId="5BD6391D" w14:textId="338E629E"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actividadmisional integer,</w:t>
            </w:r>
          </w:p>
        </w:tc>
        <w:tc>
          <w:tcPr>
            <w:tcW w:w="1350" w:type="dxa"/>
            <w:vAlign w:val="center"/>
          </w:tcPr>
          <w:p w14:paraId="4459EA39" w14:textId="5C56C0EE"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porcentaje</w:t>
            </w:r>
          </w:p>
        </w:tc>
        <w:tc>
          <w:tcPr>
            <w:tcW w:w="1500" w:type="dxa"/>
            <w:vAlign w:val="center"/>
          </w:tcPr>
          <w:p w14:paraId="487B5AA2" w14:textId="7CBF7D89" w:rsidR="00CC305D"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coordinacion</w:t>
            </w:r>
          </w:p>
          <w:p w14:paraId="0BF0876A" w14:textId="2587AD9C" w:rsidR="00CC305D" w:rsidRPr="007E382C" w:rsidRDefault="00CC305D" w:rsidP="00CC305D">
            <w:pPr>
              <w:cnfStyle w:val="000000100000" w:firstRow="0" w:lastRow="0" w:firstColumn="0" w:lastColumn="0" w:oddVBand="0" w:evenVBand="0" w:oddHBand="1" w:evenHBand="0" w:firstRowFirstColumn="0" w:firstRowLastColumn="0" w:lastRowFirstColumn="0" w:lastRowLastColumn="0"/>
              <w:rPr>
                <w:sz w:val="18"/>
                <w:szCs w:val="18"/>
              </w:rPr>
            </w:pPr>
          </w:p>
          <w:p w14:paraId="425E7F82" w14:textId="77777777" w:rsidR="00CC305D" w:rsidRPr="007E382C" w:rsidRDefault="00CC305D" w:rsidP="00CC305D">
            <w:pPr>
              <w:cnfStyle w:val="000000100000" w:firstRow="0" w:lastRow="0" w:firstColumn="0" w:lastColumn="0" w:oddVBand="0" w:evenVBand="0" w:oddHBand="1" w:evenHBand="0" w:firstRowFirstColumn="0" w:firstRowLastColumn="0" w:lastRowFirstColumn="0" w:lastRowLastColumn="0"/>
              <w:rPr>
                <w:sz w:val="18"/>
                <w:szCs w:val="18"/>
              </w:rPr>
            </w:pPr>
          </w:p>
          <w:p w14:paraId="624462A6" w14:textId="77777777" w:rsidR="00CC305D" w:rsidRPr="007E382C" w:rsidRDefault="00CC305D" w:rsidP="00CC305D">
            <w:pPr>
              <w:cnfStyle w:val="000000100000" w:firstRow="0" w:lastRow="0" w:firstColumn="0" w:lastColumn="0" w:oddVBand="0" w:evenVBand="0" w:oddHBand="1" w:evenHBand="0" w:firstRowFirstColumn="0" w:firstRowLastColumn="0" w:lastRowFirstColumn="0" w:lastRowLastColumn="0"/>
              <w:rPr>
                <w:sz w:val="18"/>
                <w:szCs w:val="18"/>
              </w:rPr>
            </w:pPr>
          </w:p>
          <w:p w14:paraId="5702D7DB" w14:textId="77777777" w:rsidR="00CC305D" w:rsidRPr="007E382C" w:rsidRDefault="00CC305D" w:rsidP="00CC305D">
            <w:pPr>
              <w:cnfStyle w:val="000000100000" w:firstRow="0" w:lastRow="0" w:firstColumn="0" w:lastColumn="0" w:oddVBand="0" w:evenVBand="0" w:oddHBand="1" w:evenHBand="0" w:firstRowFirstColumn="0" w:firstRowLastColumn="0" w:lastRowFirstColumn="0" w:lastRowLastColumn="0"/>
              <w:rPr>
                <w:sz w:val="18"/>
                <w:szCs w:val="18"/>
              </w:rPr>
            </w:pPr>
          </w:p>
          <w:p w14:paraId="611BF86F" w14:textId="231FE220" w:rsidR="00CC305D" w:rsidRPr="007E382C" w:rsidRDefault="00CC305D" w:rsidP="00CC305D">
            <w:pPr>
              <w:cnfStyle w:val="000000100000" w:firstRow="0" w:lastRow="0" w:firstColumn="0" w:lastColumn="0" w:oddVBand="0" w:evenVBand="0" w:oddHBand="1" w:evenHBand="0" w:firstRowFirstColumn="0" w:firstRowLastColumn="0" w:lastRowFirstColumn="0" w:lastRowLastColumn="0"/>
              <w:rPr>
                <w:sz w:val="18"/>
                <w:szCs w:val="18"/>
              </w:rPr>
            </w:pPr>
          </w:p>
          <w:p w14:paraId="193298E1" w14:textId="04C19592" w:rsidR="0063474A" w:rsidRPr="007E382C" w:rsidRDefault="00CC305D" w:rsidP="00CC305D">
            <w:pP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actividadmisional</w:t>
            </w:r>
          </w:p>
        </w:tc>
      </w:tr>
      <w:tr w:rsidR="00BA511D" w:rsidRPr="00BA511D"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actividadmisional</w:t>
            </w:r>
          </w:p>
        </w:tc>
        <w:tc>
          <w:tcPr>
            <w:tcW w:w="1985" w:type="dxa"/>
            <w:vAlign w:val="center"/>
          </w:tcPr>
          <w:p w14:paraId="31B1CC19" w14:textId="2EC4439F" w:rsidR="0063474A" w:rsidRPr="00CC305D" w:rsidRDefault="00BD1E58"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actividades misionales.</w:t>
            </w:r>
          </w:p>
        </w:tc>
        <w:tc>
          <w:tcPr>
            <w:tcW w:w="2760" w:type="dxa"/>
            <w:vAlign w:val="center"/>
          </w:tcPr>
          <w:p w14:paraId="2A1EE13A" w14:textId="7BC558CF"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actividadmisional serial not null,</w:t>
            </w:r>
          </w:p>
          <w:p w14:paraId="0CEF9754" w14:textId="74DA461D"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nombre character varying(100),</w:t>
            </w:r>
          </w:p>
        </w:tc>
        <w:tc>
          <w:tcPr>
            <w:tcW w:w="1350" w:type="dxa"/>
            <w:vAlign w:val="center"/>
          </w:tcPr>
          <w:p w14:paraId="5E8D267D" w14:textId="28777CFD"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actividadmisional</w:t>
            </w:r>
          </w:p>
        </w:tc>
        <w:tc>
          <w:tcPr>
            <w:tcW w:w="1500" w:type="dxa"/>
            <w:vAlign w:val="center"/>
          </w:tcPr>
          <w:p w14:paraId="680A735B"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coordinación</w:t>
            </w:r>
          </w:p>
        </w:tc>
        <w:tc>
          <w:tcPr>
            <w:tcW w:w="1985" w:type="dxa"/>
            <w:vAlign w:val="center"/>
          </w:tcPr>
          <w:p w14:paraId="0EC28773" w14:textId="30D116E6"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general de la coordinación.</w:t>
            </w:r>
          </w:p>
        </w:tc>
        <w:tc>
          <w:tcPr>
            <w:tcW w:w="2760" w:type="dxa"/>
            <w:vAlign w:val="center"/>
          </w:tcPr>
          <w:p w14:paraId="62FAB17F" w14:textId="60559807"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coordinacion serial not null,</w:t>
            </w:r>
          </w:p>
          <w:p w14:paraId="46784A40" w14:textId="08A88A5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nombre character varying(100),</w:t>
            </w:r>
          </w:p>
          <w:p w14:paraId="0FC54F6C" w14:textId="02F67E12"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facultad integer,</w:t>
            </w:r>
          </w:p>
          <w:p w14:paraId="1F84915E" w14:textId="1BB76DA4"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investigacion double precision default 0,</w:t>
            </w:r>
          </w:p>
          <w:p w14:paraId="3BC9804A" w14:textId="153A28EB"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extension double precision default 0, -- </w:t>
            </w:r>
          </w:p>
          <w:p w14:paraId="3C4B791D" w14:textId="471D2903"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mites double precision default 0,</w:t>
            </w:r>
          </w:p>
          <w:p w14:paraId="36722C65" w14:textId="383EF61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oda double precision default 0,</w:t>
            </w:r>
          </w:p>
          <w:p w14:paraId="551DF6E2" w14:textId="17C4C8A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acreditacion double precision default 0,</w:t>
            </w:r>
          </w:p>
          <w:p w14:paraId="79950DEC" w14:textId="0169306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virtualidad double precision default 0,</w:t>
            </w:r>
          </w:p>
          <w:p w14:paraId="57D2F648" w14:textId="041950A9"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signado boolean default false,</w:t>
            </w:r>
          </w:p>
        </w:tc>
        <w:tc>
          <w:tcPr>
            <w:tcW w:w="1350" w:type="dxa"/>
            <w:vAlign w:val="center"/>
          </w:tcPr>
          <w:p w14:paraId="533F0823" w14:textId="30A5420E"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coordinacion</w:t>
            </w:r>
          </w:p>
        </w:tc>
        <w:tc>
          <w:tcPr>
            <w:tcW w:w="1500" w:type="dxa"/>
            <w:vAlign w:val="center"/>
          </w:tcPr>
          <w:p w14:paraId="34281AB4" w14:textId="17BA80A5"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facultad</w:t>
            </w:r>
          </w:p>
        </w:tc>
      </w:tr>
      <w:tr w:rsidR="00BA511D" w:rsidRPr="00BA511D"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facultad</w:t>
            </w:r>
          </w:p>
        </w:tc>
        <w:tc>
          <w:tcPr>
            <w:tcW w:w="1985" w:type="dxa"/>
            <w:vAlign w:val="center"/>
          </w:tcPr>
          <w:p w14:paraId="37778524" w14:textId="1336209A"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general de las facultades.</w:t>
            </w:r>
          </w:p>
        </w:tc>
        <w:tc>
          <w:tcPr>
            <w:tcW w:w="2760" w:type="dxa"/>
            <w:vAlign w:val="center"/>
          </w:tcPr>
          <w:p w14:paraId="5E54B795" w14:textId="2D984619"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facultad serial not null,</w:t>
            </w:r>
          </w:p>
          <w:p w14:paraId="7313A79E" w14:textId="5319A0A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nombre character varying(100),</w:t>
            </w:r>
          </w:p>
          <w:p w14:paraId="7F3B8BDE" w14:textId="3ACAEA1F"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abreviatura character varying(10),</w:t>
            </w:r>
          </w:p>
        </w:tc>
        <w:tc>
          <w:tcPr>
            <w:tcW w:w="1350" w:type="dxa"/>
            <w:vAlign w:val="center"/>
          </w:tcPr>
          <w:p w14:paraId="2A71C307" w14:textId="3BC3CDE9"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facultad</w:t>
            </w:r>
          </w:p>
        </w:tc>
        <w:tc>
          <w:tcPr>
            <w:tcW w:w="1500" w:type="dxa"/>
            <w:vAlign w:val="center"/>
          </w:tcPr>
          <w:p w14:paraId="6953B54A"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docentes</w:t>
            </w:r>
          </w:p>
        </w:tc>
        <w:tc>
          <w:tcPr>
            <w:tcW w:w="1985" w:type="dxa"/>
            <w:vAlign w:val="center"/>
          </w:tcPr>
          <w:p w14:paraId="1C58A89E" w14:textId="30F41A32"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datos personales de cada docente.</w:t>
            </w:r>
          </w:p>
        </w:tc>
        <w:tc>
          <w:tcPr>
            <w:tcW w:w="2760" w:type="dxa"/>
            <w:vAlign w:val="center"/>
          </w:tcPr>
          <w:p w14:paraId="32A3FB08" w14:textId="2D00B09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edula serial not null,</w:t>
            </w:r>
          </w:p>
          <w:p w14:paraId="57E23D8B" w14:textId="43DF6AA4"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apellidos character varying(100) not null,</w:t>
            </w:r>
          </w:p>
          <w:p w14:paraId="1D5FDCF5" w14:textId="007E63B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nombres character varying(100) not null,</w:t>
            </w:r>
          </w:p>
          <w:p w14:paraId="01AC6638" w14:textId="5CDB0FC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digo character varying(50),</w:t>
            </w:r>
          </w:p>
          <w:p w14:paraId="4DDA2332" w14:textId="05F92A37"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formacion text,</w:t>
            </w:r>
          </w:p>
          <w:p w14:paraId="44851F7D" w14:textId="042C956A"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direccion character varying(100),</w:t>
            </w:r>
          </w:p>
          <w:p w14:paraId="4215E596" w14:textId="1CAFF80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lastRenderedPageBreak/>
              <w:t>telefono character varying(50),</w:t>
            </w:r>
          </w:p>
          <w:p w14:paraId="5D1589E6" w14:textId="46EF851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rreo character varying(100),</w:t>
            </w:r>
          </w:p>
          <w:p w14:paraId="1E5837AA" w14:textId="7D9C42B7"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dcoordinacion integer not null default 0,</w:t>
            </w:r>
          </w:p>
          <w:p w14:paraId="395C38F1" w14:textId="77CE1F6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foto character varying(200),</w:t>
            </w:r>
          </w:p>
          <w:p w14:paraId="22015AA2" w14:textId="015858AD"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nac date,</w:t>
            </w:r>
          </w:p>
          <w:p w14:paraId="28FEAD9A" w14:textId="1D205B0A"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_contrato numeric,</w:t>
            </w:r>
          </w:p>
          <w:p w14:paraId="4D56C1FD" w14:textId="1976853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_doc numeric,</w:t>
            </w:r>
          </w:p>
          <w:p w14:paraId="145CE6F9" w14:textId="22283D37"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lugar_exp character varying(100),</w:t>
            </w:r>
          </w:p>
          <w:p w14:paraId="4B158CB0" w14:textId="4FDC86F6"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municipio character varying(100),</w:t>
            </w:r>
          </w:p>
          <w:p w14:paraId="14C3188D" w14:textId="08E7C158"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lugar_nac character varying(200),</w:t>
            </w:r>
          </w:p>
          <w:p w14:paraId="1B91A02F" w14:textId="56D01C0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genero numeric,</w:t>
            </w:r>
          </w:p>
          <w:p w14:paraId="3CBADF13" w14:textId="1D8F4A58"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_exp date,</w:t>
            </w:r>
          </w:p>
          <w:p w14:paraId="680CB7FD" w14:textId="1C82753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matricula_prof character varying,</w:t>
            </w:r>
          </w:p>
          <w:p w14:paraId="4AFB47D1" w14:textId="5EF862F9"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inhabilitar integer,</w:t>
            </w:r>
          </w:p>
          <w:p w14:paraId="24FEEDC6" w14:textId="40A6DFF9"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_usuario numeric,</w:t>
            </w:r>
          </w:p>
          <w:p w14:paraId="10497DDB" w14:textId="3A54F11C"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elular character varying(20),</w:t>
            </w:r>
          </w:p>
        </w:tc>
        <w:tc>
          <w:tcPr>
            <w:tcW w:w="1350" w:type="dxa"/>
            <w:vAlign w:val="center"/>
          </w:tcPr>
          <w:p w14:paraId="6E6E06D5" w14:textId="00F932C1"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lang w:val="en-US"/>
              </w:rPr>
              <w:lastRenderedPageBreak/>
              <w:t>cedula</w:t>
            </w:r>
          </w:p>
        </w:tc>
        <w:tc>
          <w:tcPr>
            <w:tcW w:w="1500" w:type="dxa"/>
            <w:vAlign w:val="center"/>
          </w:tcPr>
          <w:p w14:paraId="0E091623"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CC305D"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lastRenderedPageBreak/>
              <w:t>convenciones</w:t>
            </w:r>
          </w:p>
        </w:tc>
        <w:tc>
          <w:tcPr>
            <w:tcW w:w="1985" w:type="dxa"/>
            <w:vAlign w:val="center"/>
          </w:tcPr>
          <w:p w14:paraId="20B62413" w14:textId="1D69FF7A"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onvenciones.</w:t>
            </w:r>
          </w:p>
        </w:tc>
        <w:tc>
          <w:tcPr>
            <w:tcW w:w="2760" w:type="dxa"/>
            <w:vAlign w:val="center"/>
          </w:tcPr>
          <w:p w14:paraId="23855955" w14:textId="7F7A8B8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dconvencion serial not null,</w:t>
            </w:r>
          </w:p>
          <w:p w14:paraId="4DC0D47D" w14:textId="25FD7EC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nombre character varying(50) not null,</w:t>
            </w:r>
          </w:p>
          <w:p w14:paraId="0692C193" w14:textId="4A10A1F5"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lor character varying(45) not null,</w:t>
            </w:r>
          </w:p>
        </w:tc>
        <w:tc>
          <w:tcPr>
            <w:tcW w:w="1350" w:type="dxa"/>
            <w:vAlign w:val="center"/>
          </w:tcPr>
          <w:p w14:paraId="4718E19E" w14:textId="66590836"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lang w:val="en-US"/>
              </w:rPr>
            </w:pPr>
            <w:r w:rsidRPr="007E382C">
              <w:rPr>
                <w:sz w:val="18"/>
                <w:szCs w:val="18"/>
                <w:lang w:val="en-US"/>
              </w:rPr>
              <w:t>codconvencion</w:t>
            </w:r>
          </w:p>
        </w:tc>
        <w:tc>
          <w:tcPr>
            <w:tcW w:w="1500" w:type="dxa"/>
            <w:vAlign w:val="center"/>
          </w:tcPr>
          <w:p w14:paraId="2094539A"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lang w:val="en-US"/>
              </w:rPr>
            </w:pPr>
          </w:p>
        </w:tc>
      </w:tr>
      <w:tr w:rsidR="00BA511D" w:rsidRPr="00CC305D"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tipomodalidades</w:t>
            </w:r>
          </w:p>
        </w:tc>
        <w:tc>
          <w:tcPr>
            <w:tcW w:w="1985" w:type="dxa"/>
            <w:vAlign w:val="center"/>
          </w:tcPr>
          <w:p w14:paraId="0CC5725D" w14:textId="2BABCCF1"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tipos de modalidades.</w:t>
            </w:r>
          </w:p>
        </w:tc>
        <w:tc>
          <w:tcPr>
            <w:tcW w:w="2760" w:type="dxa"/>
            <w:vAlign w:val="center"/>
          </w:tcPr>
          <w:p w14:paraId="1E2240BA" w14:textId="781DF950"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odtipo serial not null,</w:t>
            </w:r>
          </w:p>
          <w:p w14:paraId="0DC10625" w14:textId="0374932F"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nombre character varying(100) not null,</w:t>
            </w:r>
          </w:p>
        </w:tc>
        <w:tc>
          <w:tcPr>
            <w:tcW w:w="1350" w:type="dxa"/>
            <w:vAlign w:val="center"/>
          </w:tcPr>
          <w:p w14:paraId="4115814C" w14:textId="2AC0DB8C"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lang w:val="en-US"/>
              </w:rPr>
            </w:pPr>
            <w:r w:rsidRPr="007E382C">
              <w:rPr>
                <w:sz w:val="18"/>
                <w:szCs w:val="18"/>
              </w:rPr>
              <w:t>codtipo</w:t>
            </w:r>
          </w:p>
        </w:tc>
        <w:tc>
          <w:tcPr>
            <w:tcW w:w="1500" w:type="dxa"/>
            <w:vAlign w:val="center"/>
          </w:tcPr>
          <w:p w14:paraId="710E21DD"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participación</w:t>
            </w:r>
          </w:p>
        </w:tc>
        <w:tc>
          <w:tcPr>
            <w:tcW w:w="1985" w:type="dxa"/>
            <w:vAlign w:val="center"/>
          </w:tcPr>
          <w:p w14:paraId="076C7BCB" w14:textId="143F92CE" w:rsidR="0063474A" w:rsidRPr="00CC305D" w:rsidRDefault="00CC305D" w:rsidP="008437D5">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acerca de participaciones del docente en actividades educativas.</w:t>
            </w:r>
          </w:p>
        </w:tc>
        <w:tc>
          <w:tcPr>
            <w:tcW w:w="2760" w:type="dxa"/>
            <w:vAlign w:val="center"/>
          </w:tcPr>
          <w:p w14:paraId="39550158" w14:textId="01499CA2"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participacion serial not null,</w:t>
            </w:r>
          </w:p>
          <w:p w14:paraId="0D215162" w14:textId="3675C73E"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docente numeric,</w:t>
            </w:r>
          </w:p>
          <w:p w14:paraId="523BD552" w14:textId="7C8F3828"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tipo_part numeric,</w:t>
            </w:r>
          </w:p>
          <w:p w14:paraId="5C7397E2" w14:textId="7E463AA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tipo numeric,</w:t>
            </w:r>
          </w:p>
          <w:p w14:paraId="5996A4EC" w14:textId="1E6E95FE"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evento character varying(200),</w:t>
            </w:r>
          </w:p>
          <w:p w14:paraId="0341DA30" w14:textId="0C6D0BCE"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tema character varying,</w:t>
            </w:r>
          </w:p>
          <w:p w14:paraId="105C1EDC" w14:textId="36A66A6A"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 date,</w:t>
            </w:r>
          </w:p>
          <w:p w14:paraId="391892F9" w14:textId="334D8D1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ambito character varying(100),</w:t>
            </w:r>
          </w:p>
          <w:p w14:paraId="7ECB3C03" w14:textId="4C9719CB"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dedicacion double precision,</w:t>
            </w:r>
          </w:p>
          <w:p w14:paraId="55CA2BF6" w14:textId="0793FCF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activ_culturales character varying(200),</w:t>
            </w:r>
          </w:p>
          <w:p w14:paraId="4805535C" w14:textId="07810A5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dedica_cultural character varying(200),</w:t>
            </w:r>
          </w:p>
          <w:p w14:paraId="67D5DF01" w14:textId="30604C08"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lastRenderedPageBreak/>
              <w:t>desempeno character varying(3),</w:t>
            </w:r>
          </w:p>
        </w:tc>
        <w:tc>
          <w:tcPr>
            <w:tcW w:w="1350" w:type="dxa"/>
            <w:vAlign w:val="center"/>
          </w:tcPr>
          <w:p w14:paraId="12D9156A" w14:textId="338A34AD"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lastRenderedPageBreak/>
              <w:t>codparticipacion</w:t>
            </w:r>
          </w:p>
        </w:tc>
        <w:tc>
          <w:tcPr>
            <w:tcW w:w="1500" w:type="dxa"/>
            <w:vAlign w:val="center"/>
          </w:tcPr>
          <w:p w14:paraId="2D173423"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lastRenderedPageBreak/>
              <w:t>experiencia</w:t>
            </w:r>
          </w:p>
        </w:tc>
        <w:tc>
          <w:tcPr>
            <w:tcW w:w="1985" w:type="dxa"/>
            <w:vAlign w:val="center"/>
          </w:tcPr>
          <w:p w14:paraId="7EF646E3" w14:textId="02E85F36" w:rsidR="0063474A" w:rsidRPr="00CC305D" w:rsidRDefault="00CC305D" w:rsidP="008437D5">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experiencia de cada docente.</w:t>
            </w:r>
          </w:p>
        </w:tc>
        <w:tc>
          <w:tcPr>
            <w:tcW w:w="2760" w:type="dxa"/>
            <w:vAlign w:val="center"/>
          </w:tcPr>
          <w:p w14:paraId="523140DC" w14:textId="3C013056"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_experiencia serial not null,</w:t>
            </w:r>
          </w:p>
          <w:p w14:paraId="46920D1E" w14:textId="080A80B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docente numeric,</w:t>
            </w:r>
          </w:p>
          <w:p w14:paraId="6C0DFF87" w14:textId="69472DF3"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institucion character varying(150),</w:t>
            </w:r>
          </w:p>
          <w:p w14:paraId="7010D0C1" w14:textId="186CA4D0"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ctividad character varying(50),</w:t>
            </w:r>
          </w:p>
          <w:p w14:paraId="50257FE9" w14:textId="69A1D7F4"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dependencia character varying(100),</w:t>
            </w:r>
          </w:p>
          <w:p w14:paraId="49A8FAF7" w14:textId="147624ED"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empo numeric,</w:t>
            </w:r>
          </w:p>
          <w:p w14:paraId="72B0B017" w14:textId="370A9707"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_ultima date,</w:t>
            </w:r>
          </w:p>
          <w:p w14:paraId="7F6064CD" w14:textId="12E3B287"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 numeric,</w:t>
            </w:r>
          </w:p>
          <w:p w14:paraId="490A7E5B" w14:textId="0299C259"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_contrato character(3),</w:t>
            </w:r>
          </w:p>
        </w:tc>
        <w:tc>
          <w:tcPr>
            <w:tcW w:w="1350" w:type="dxa"/>
            <w:vAlign w:val="center"/>
          </w:tcPr>
          <w:p w14:paraId="329E47B2" w14:textId="6C1C8F81"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_experiencia</w:t>
            </w:r>
          </w:p>
        </w:tc>
        <w:tc>
          <w:tcPr>
            <w:tcW w:w="1500" w:type="dxa"/>
            <w:vAlign w:val="center"/>
          </w:tcPr>
          <w:p w14:paraId="7D313AF2"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286C2DF6" w14:textId="40F96D83" w:rsidR="0063474A" w:rsidRPr="00CC305D" w:rsidRDefault="00CC305D" w:rsidP="008437D5">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00927EDE" w14:textId="3801766F"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dactividad serial not null,</w:t>
            </w:r>
          </w:p>
          <w:p w14:paraId="0F19B942" w14:textId="1CEF38BB"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nombre character varying(100) not null,</w:t>
            </w:r>
          </w:p>
          <w:p w14:paraId="68E4CBB4" w14:textId="4E1A45C3"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descripcion text not null,</w:t>
            </w:r>
          </w:p>
          <w:p w14:paraId="2C679C9C" w14:textId="1463FEF2" w:rsidR="00CC305D" w:rsidRPr="00CC305D" w:rsidRDefault="00BD1E58"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responsible</w:t>
            </w:r>
            <w:r w:rsidR="00CC305D" w:rsidRPr="00CC305D">
              <w:rPr>
                <w:sz w:val="18"/>
                <w:szCs w:val="18"/>
                <w:lang w:val="en-US"/>
              </w:rPr>
              <w:t xml:space="preserve"> character varying(100) not null,</w:t>
            </w:r>
          </w:p>
          <w:p w14:paraId="1DEFD13C" w14:textId="3CF3025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docente integer,</w:t>
            </w:r>
          </w:p>
          <w:p w14:paraId="143AA5FE" w14:textId="1A8318AE"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tipo integer,</w:t>
            </w:r>
          </w:p>
          <w:p w14:paraId="28FEC7C8" w14:textId="53B0D819"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horas double precision,</w:t>
            </w:r>
          </w:p>
          <w:p w14:paraId="592BEFD6" w14:textId="0C07918E"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valoracion integer,</w:t>
            </w:r>
          </w:p>
        </w:tc>
        <w:tc>
          <w:tcPr>
            <w:tcW w:w="1350" w:type="dxa"/>
            <w:vAlign w:val="center"/>
          </w:tcPr>
          <w:p w14:paraId="059CCACC" w14:textId="727533D6"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lang w:val="en-US"/>
              </w:rPr>
              <w:t>codactividad</w:t>
            </w:r>
          </w:p>
        </w:tc>
        <w:tc>
          <w:tcPr>
            <w:tcW w:w="1500" w:type="dxa"/>
            <w:vAlign w:val="center"/>
          </w:tcPr>
          <w:p w14:paraId="4AC94D16" w14:textId="5C2E04E0" w:rsidR="00CC305D" w:rsidRPr="007E382C" w:rsidRDefault="00CC305D" w:rsidP="00BD1E58">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docente</w:t>
            </w:r>
          </w:p>
          <w:p w14:paraId="165D8976" w14:textId="2E0C43FD" w:rsidR="0063474A" w:rsidRPr="007E382C" w:rsidRDefault="00CC305D" w:rsidP="00BD1E58">
            <w:pPr>
              <w:jc w:val="cente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tipo</w:t>
            </w:r>
          </w:p>
        </w:tc>
      </w:tr>
      <w:tr w:rsidR="00BA511D" w:rsidRPr="00BA511D"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producción</w:t>
            </w:r>
          </w:p>
        </w:tc>
        <w:tc>
          <w:tcPr>
            <w:tcW w:w="1985" w:type="dxa"/>
            <w:vAlign w:val="center"/>
          </w:tcPr>
          <w:p w14:paraId="1382FA7E" w14:textId="43EEB7F8" w:rsidR="0063474A" w:rsidRPr="00CC305D" w:rsidRDefault="00CC305D" w:rsidP="00641F9B">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de producciones investigativas creadas por el docente.</w:t>
            </w:r>
          </w:p>
        </w:tc>
        <w:tc>
          <w:tcPr>
            <w:tcW w:w="2760" w:type="dxa"/>
            <w:vAlign w:val="center"/>
          </w:tcPr>
          <w:p w14:paraId="59B64C29" w14:textId="037828A6"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produccion serial not null,</w:t>
            </w:r>
          </w:p>
          <w:p w14:paraId="4194A0CE" w14:textId="648656CC"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docente numeric,</w:t>
            </w:r>
          </w:p>
          <w:p w14:paraId="7DE9C57D" w14:textId="04F8E4B3"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_prod_part numeric,</w:t>
            </w:r>
          </w:p>
          <w:p w14:paraId="0C4A57A1" w14:textId="5000FA72"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nombre character varying,</w:t>
            </w:r>
          </w:p>
          <w:p w14:paraId="1B1081B3" w14:textId="0E57495D"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editorial_inv character varying(200),</w:t>
            </w:r>
          </w:p>
          <w:p w14:paraId="634C6B12" w14:textId="4DE9D1DE"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libros character varying(100),</w:t>
            </w:r>
          </w:p>
          <w:p w14:paraId="05B4707A" w14:textId="60702F4B"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estado character varying,</w:t>
            </w:r>
          </w:p>
          <w:p w14:paraId="764BB11D" w14:textId="0362B5BF"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 numeric,</w:t>
            </w:r>
          </w:p>
          <w:p w14:paraId="50D69999" w14:textId="77F6EC7E"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 date,</w:t>
            </w:r>
          </w:p>
          <w:p w14:paraId="53CF6A5B" w14:textId="49CCCE53"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meses integer,</w:t>
            </w:r>
          </w:p>
          <w:p w14:paraId="22D06AB3" w14:textId="5D0B4F1E"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num_anos integer,</w:t>
            </w:r>
          </w:p>
        </w:tc>
        <w:tc>
          <w:tcPr>
            <w:tcW w:w="1350" w:type="dxa"/>
            <w:vAlign w:val="center"/>
          </w:tcPr>
          <w:p w14:paraId="309A0DF9" w14:textId="26ADF58C"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produccion</w:t>
            </w:r>
          </w:p>
        </w:tc>
        <w:tc>
          <w:tcPr>
            <w:tcW w:w="1500" w:type="dxa"/>
            <w:vAlign w:val="center"/>
          </w:tcPr>
          <w:p w14:paraId="2116E519"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socialización</w:t>
            </w:r>
          </w:p>
        </w:tc>
        <w:tc>
          <w:tcPr>
            <w:tcW w:w="1985" w:type="dxa"/>
            <w:vAlign w:val="center"/>
          </w:tcPr>
          <w:p w14:paraId="13FE90F4" w14:textId="6E2FD86C" w:rsidR="0063474A" w:rsidRPr="00CC305D" w:rsidRDefault="00CC305D" w:rsidP="00641F9B">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de eventos de socialización en los que el docente ha participado.</w:t>
            </w:r>
          </w:p>
        </w:tc>
        <w:tc>
          <w:tcPr>
            <w:tcW w:w="2760" w:type="dxa"/>
            <w:vAlign w:val="center"/>
          </w:tcPr>
          <w:p w14:paraId="4E9C1EF9" w14:textId="6675E2DD"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socializar serial not null,</w:t>
            </w:r>
          </w:p>
          <w:p w14:paraId="565D26D9" w14:textId="0BE9E7F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docente numeric,</w:t>
            </w:r>
          </w:p>
          <w:p w14:paraId="4EA83E5B" w14:textId="630D51C6"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articulo character varying(200),</w:t>
            </w:r>
          </w:p>
          <w:p w14:paraId="276CF5A3" w14:textId="42FD064B"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nferencia character varying(200),</w:t>
            </w:r>
          </w:p>
          <w:p w14:paraId="280BA49A" w14:textId="45783CD9"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informe text,</w:t>
            </w:r>
          </w:p>
        </w:tc>
        <w:tc>
          <w:tcPr>
            <w:tcW w:w="1350" w:type="dxa"/>
            <w:vAlign w:val="center"/>
          </w:tcPr>
          <w:p w14:paraId="61B6781E" w14:textId="7A5B24F5"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socializar</w:t>
            </w:r>
          </w:p>
        </w:tc>
        <w:tc>
          <w:tcPr>
            <w:tcW w:w="1500" w:type="dxa"/>
            <w:vAlign w:val="center"/>
          </w:tcPr>
          <w:p w14:paraId="302AFE60"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permisos</w:t>
            </w:r>
          </w:p>
        </w:tc>
        <w:tc>
          <w:tcPr>
            <w:tcW w:w="1985" w:type="dxa"/>
            <w:vAlign w:val="center"/>
          </w:tcPr>
          <w:p w14:paraId="731F9C44" w14:textId="46899325" w:rsidR="0063474A" w:rsidRPr="00CC305D" w:rsidRDefault="00CC305D" w:rsidP="00641F9B">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 xml:space="preserve">Tabla que almacena los permisos para que el usuario pueda ingresar a la </w:t>
            </w:r>
            <w:r w:rsidRPr="00CC305D">
              <w:rPr>
                <w:sz w:val="18"/>
                <w:szCs w:val="18"/>
              </w:rPr>
              <w:lastRenderedPageBreak/>
              <w:t>plataforma.</w:t>
            </w:r>
          </w:p>
        </w:tc>
        <w:tc>
          <w:tcPr>
            <w:tcW w:w="2760" w:type="dxa"/>
            <w:vAlign w:val="center"/>
          </w:tcPr>
          <w:p w14:paraId="49213264" w14:textId="3A0113CB"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lastRenderedPageBreak/>
              <w:t>codpermiso serial not null,</w:t>
            </w:r>
          </w:p>
          <w:p w14:paraId="1996F24F" w14:textId="5D36CE8D"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usuario character varying(100) not null,</w:t>
            </w:r>
          </w:p>
          <w:p w14:paraId="4EDA7B38" w14:textId="665BFAD4" w:rsidR="00BA511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 xml:space="preserve">clave character(255) not </w:t>
            </w:r>
            <w:r w:rsidRPr="00CC305D">
              <w:rPr>
                <w:sz w:val="18"/>
                <w:szCs w:val="18"/>
                <w:lang w:val="en-US"/>
              </w:rPr>
              <w:lastRenderedPageBreak/>
              <w:t>null,</w:t>
            </w:r>
          </w:p>
          <w:p w14:paraId="1EBAE107" w14:textId="29668EF8"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rol character varying(100) not null</w:t>
            </w:r>
          </w:p>
        </w:tc>
        <w:tc>
          <w:tcPr>
            <w:tcW w:w="1350" w:type="dxa"/>
            <w:vAlign w:val="center"/>
          </w:tcPr>
          <w:p w14:paraId="02579AD8" w14:textId="775E672D"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lang w:val="en-US"/>
              </w:rPr>
            </w:pPr>
            <w:r w:rsidRPr="007E382C">
              <w:rPr>
                <w:sz w:val="18"/>
                <w:szCs w:val="18"/>
                <w:lang w:val="en-US"/>
              </w:rPr>
              <w:lastRenderedPageBreak/>
              <w:t>codpermiso</w:t>
            </w:r>
          </w:p>
        </w:tc>
        <w:tc>
          <w:tcPr>
            <w:tcW w:w="1500" w:type="dxa"/>
            <w:vAlign w:val="center"/>
          </w:tcPr>
          <w:p w14:paraId="75DC0703"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lastRenderedPageBreak/>
              <w:t>semana</w:t>
            </w:r>
          </w:p>
        </w:tc>
        <w:tc>
          <w:tcPr>
            <w:tcW w:w="1985" w:type="dxa"/>
            <w:vAlign w:val="center"/>
          </w:tcPr>
          <w:p w14:paraId="29AFAFF0" w14:textId="13501E2D" w:rsidR="0063474A" w:rsidRPr="00CC305D" w:rsidRDefault="00BD1E58" w:rsidP="00641F9B">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semanas que se tendrán en cuenta en el calendario del plan de trabajo docente.</w:t>
            </w:r>
          </w:p>
        </w:tc>
        <w:tc>
          <w:tcPr>
            <w:tcW w:w="2760" w:type="dxa"/>
            <w:vAlign w:val="center"/>
          </w:tcPr>
          <w:p w14:paraId="62C73F09" w14:textId="13A5D9B4"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codsemana serial not null,</w:t>
            </w:r>
          </w:p>
          <w:p w14:paraId="10CA1A75" w14:textId="239102C2"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_inicio date,</w:t>
            </w:r>
          </w:p>
          <w:p w14:paraId="53FD5FD4" w14:textId="18C4AA0E"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_fin date,</w:t>
            </w:r>
          </w:p>
        </w:tc>
        <w:tc>
          <w:tcPr>
            <w:tcW w:w="1350" w:type="dxa"/>
            <w:vAlign w:val="center"/>
          </w:tcPr>
          <w:p w14:paraId="3A523975" w14:textId="7FA630EC"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r w:rsidRPr="007E382C">
              <w:rPr>
                <w:sz w:val="18"/>
                <w:szCs w:val="18"/>
              </w:rPr>
              <w:t>codsemana</w:t>
            </w:r>
          </w:p>
        </w:tc>
        <w:tc>
          <w:tcPr>
            <w:tcW w:w="1500" w:type="dxa"/>
            <w:vAlign w:val="center"/>
          </w:tcPr>
          <w:p w14:paraId="7F73177D"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CC305D" w:rsidRDefault="00CC305D" w:rsidP="000205CC">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18"/>
                <w:szCs w:val="18"/>
              </w:rPr>
            </w:pPr>
            <w:r w:rsidRPr="00CC305D">
              <w:rPr>
                <w:rFonts w:ascii="Arial" w:hAnsi="Arial" w:cs="Arial"/>
                <w:b w:val="0"/>
                <w:sz w:val="18"/>
                <w:szCs w:val="18"/>
              </w:rPr>
              <w:t>info_academica</w:t>
            </w:r>
          </w:p>
        </w:tc>
        <w:tc>
          <w:tcPr>
            <w:tcW w:w="1985" w:type="dxa"/>
            <w:vAlign w:val="center"/>
          </w:tcPr>
          <w:p w14:paraId="21CA10CD" w14:textId="6C74ABAB" w:rsidR="0063474A" w:rsidRPr="00CC305D" w:rsidRDefault="00BD1E58" w:rsidP="00641F9B">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 información académica del docente.</w:t>
            </w:r>
          </w:p>
        </w:tc>
        <w:tc>
          <w:tcPr>
            <w:tcW w:w="2760" w:type="dxa"/>
            <w:vAlign w:val="center"/>
          </w:tcPr>
          <w:p w14:paraId="46126C92" w14:textId="271A19C8"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nivel character(3),</w:t>
            </w:r>
          </w:p>
          <w:p w14:paraId="4BDBEC8A" w14:textId="147A369D"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titulo character varying(200),</w:t>
            </w:r>
          </w:p>
          <w:p w14:paraId="4F0E3942" w14:textId="18C37D3D"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institucion character varying(100),</w:t>
            </w:r>
          </w:p>
          <w:p w14:paraId="6FB76B9F" w14:textId="7C686E95"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registro character varying(50),</w:t>
            </w:r>
          </w:p>
          <w:p w14:paraId="6AA89A03" w14:textId="2D3E896B"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pais character varying,</w:t>
            </w:r>
          </w:p>
          <w:p w14:paraId="61294A77" w14:textId="3755FBC3"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horas double precision,</w:t>
            </w:r>
          </w:p>
          <w:p w14:paraId="081AAE38" w14:textId="7DD7B4B0"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ipo numeric,</w:t>
            </w:r>
          </w:p>
          <w:p w14:paraId="029A5EE8" w14:textId="67219211"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_docente numeric,</w:t>
            </w:r>
          </w:p>
          <w:p w14:paraId="7737A579" w14:textId="6D80AFB9" w:rsidR="00CC305D"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codcademico serial not null,</w:t>
            </w:r>
          </w:p>
          <w:p w14:paraId="5FF35426" w14:textId="22E7B5F6" w:rsidR="0063474A" w:rsidRPr="00CC305D" w:rsidRDefault="00CC305D" w:rsidP="00CC305D">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_grado date,</w:t>
            </w:r>
          </w:p>
        </w:tc>
        <w:tc>
          <w:tcPr>
            <w:tcW w:w="1350" w:type="dxa"/>
            <w:vAlign w:val="center"/>
          </w:tcPr>
          <w:p w14:paraId="14F0212E" w14:textId="4E0DFC05" w:rsidR="0063474A" w:rsidRPr="007E382C" w:rsidRDefault="00CC305D"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r w:rsidRPr="007E382C">
              <w:rPr>
                <w:sz w:val="18"/>
                <w:szCs w:val="18"/>
              </w:rPr>
              <w:t>codcademico</w:t>
            </w:r>
          </w:p>
        </w:tc>
        <w:tc>
          <w:tcPr>
            <w:tcW w:w="1500" w:type="dxa"/>
            <w:vAlign w:val="center"/>
          </w:tcPr>
          <w:p w14:paraId="5B35A05A" w14:textId="77777777" w:rsidR="0063474A" w:rsidRPr="007E382C" w:rsidRDefault="0063474A" w:rsidP="000205CC">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18"/>
                <w:szCs w:val="18"/>
              </w:rPr>
            </w:pPr>
          </w:p>
        </w:tc>
      </w:tr>
    </w:tbl>
    <w:p w14:paraId="5598782F" w14:textId="77777777" w:rsidR="000B58FB" w:rsidRDefault="000B58FB">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166" w:name="_Toc497478920"/>
      <w:bookmarkStart w:id="167" w:name="_Toc497479963"/>
      <w:r w:rsidRPr="00C661D5">
        <w:t>3.2.</w:t>
      </w:r>
      <w:r w:rsidR="00C25455" w:rsidRPr="00C661D5">
        <w:t>4</w:t>
      </w:r>
      <w:r w:rsidRPr="00C661D5">
        <w:t>. Diagrama de Clases</w:t>
      </w:r>
      <w:bookmarkEnd w:id="166"/>
      <w:bookmarkEnd w:id="167"/>
    </w:p>
    <w:p w14:paraId="77955C2F" w14:textId="6369031F" w:rsidR="003F1952" w:rsidRDefault="00C41993">
      <w:pPr>
        <w:widowControl/>
        <w:spacing w:line="360" w:lineRule="auto"/>
        <w:rPr>
          <w:sz w:val="24"/>
          <w:szCs w:val="24"/>
        </w:rPr>
      </w:pPr>
      <w:commentRangeStart w:id="168"/>
      <w:r>
        <w:rPr>
          <w:sz w:val="24"/>
          <w:szCs w:val="24"/>
        </w:rPr>
        <w:t>Planteamiento</w:t>
      </w:r>
      <w:r w:rsidR="000C1B85" w:rsidRPr="00C661D5">
        <w:rPr>
          <w:sz w:val="24"/>
          <w:szCs w:val="24"/>
        </w:rPr>
        <w:t xml:space="preserve"> </w:t>
      </w:r>
      <w:r>
        <w:rPr>
          <w:sz w:val="24"/>
          <w:szCs w:val="24"/>
        </w:rPr>
        <w:t xml:space="preserve">de las </w:t>
      </w:r>
      <w:commentRangeEnd w:id="168"/>
      <w:r w:rsidR="00811017">
        <w:rPr>
          <w:rStyle w:val="Refdecomentario"/>
        </w:rPr>
        <w:commentReference w:id="168"/>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00243B9F">
        <w:rPr>
          <w:sz w:val="24"/>
          <w:szCs w:val="24"/>
        </w:rPr>
        <w:t>necesaria</w:t>
      </w:r>
      <w:r w:rsidRPr="00C661D5">
        <w:rPr>
          <w:sz w:val="24"/>
          <w:szCs w:val="24"/>
        </w:rPr>
        <w:t>s</w:t>
      </w:r>
      <w:r w:rsidR="000C1B85" w:rsidRPr="00C661D5">
        <w:rPr>
          <w:sz w:val="24"/>
          <w:szCs w:val="24"/>
        </w:rPr>
        <w:t xml:space="preserve"> en el desarrollo del sistema.</w:t>
      </w:r>
    </w:p>
    <w:p w14:paraId="1A5BBC6E" w14:textId="4D9DDD64" w:rsidR="00021882" w:rsidRPr="00C661D5" w:rsidRDefault="0009602F" w:rsidP="0009602F">
      <w:pPr>
        <w:pStyle w:val="Epgrafe"/>
      </w:pPr>
      <w:bookmarkStart w:id="169" w:name="_Toc497514284"/>
      <w:r>
        <w:t xml:space="preserve">Figura </w:t>
      </w:r>
      <w:fldSimple w:instr=" SEQ Figura \* ARABIC ">
        <w:r w:rsidR="00DF21A7">
          <w:rPr>
            <w:noProof/>
          </w:rPr>
          <w:t>6</w:t>
        </w:r>
      </w:fldSimple>
      <w:r>
        <w:t xml:space="preserve">. </w:t>
      </w:r>
      <w:r w:rsidR="00021882">
        <w:t>Diagrama de Clases</w:t>
      </w:r>
      <w:bookmarkEnd w:id="169"/>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70" w:name="_Toc497478921"/>
      <w:bookmarkStart w:id="171" w:name="_Toc497479964"/>
      <w:r w:rsidRPr="00C661D5">
        <w:t>3.2.</w:t>
      </w:r>
      <w:r w:rsidR="00C25455" w:rsidRPr="00C661D5">
        <w:t>5</w:t>
      </w:r>
      <w:r w:rsidRPr="00C661D5">
        <w:t>. Diagrama de Secuencias</w:t>
      </w:r>
      <w:bookmarkEnd w:id="170"/>
      <w:bookmarkEnd w:id="171"/>
    </w:p>
    <w:p w14:paraId="4E6AEED6" w14:textId="08EDF2B8" w:rsidR="003F1952" w:rsidRDefault="000C1B85">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C8308D">
      <w:pPr>
        <w:pStyle w:val="Epgrafe"/>
      </w:pPr>
      <w:bookmarkStart w:id="172"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72"/>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Epgrafe"/>
      </w:pPr>
      <w:bookmarkStart w:id="173" w:name="_Toc497514286"/>
      <w:r>
        <w:t xml:space="preserve">Figura </w:t>
      </w:r>
      <w:fldSimple w:instr=" SEQ Figura \* ARABIC ">
        <w:r w:rsidR="00DF21A7">
          <w:rPr>
            <w:noProof/>
          </w:rPr>
          <w:t>8</w:t>
        </w:r>
      </w:fldSimple>
      <w:r w:rsidR="003A4250">
        <w:t>. Diagrama de Secuencia Docente</w:t>
      </w:r>
      <w:bookmarkEnd w:id="173"/>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2C0AF9D4" w:rsidR="000C1B85" w:rsidRPr="00C661D5" w:rsidRDefault="00C41993" w:rsidP="00C41993">
      <w:pPr>
        <w:spacing w:line="360" w:lineRule="auto"/>
        <w:rPr>
          <w:b/>
          <w:sz w:val="24"/>
          <w:szCs w:val="24"/>
        </w:rPr>
      </w:pPr>
      <w:r w:rsidRPr="00C661D5">
        <w:rPr>
          <w:sz w:val="24"/>
          <w:szCs w:val="24"/>
        </w:rPr>
        <w:t xml:space="preserve">TOGAF </w:t>
      </w:r>
      <w:r>
        <w:rPr>
          <w:sz w:val="24"/>
          <w:szCs w:val="24"/>
        </w:rPr>
        <w:t>e</w:t>
      </w:r>
      <w:commentRangeStart w:id="174"/>
      <w:r w:rsidR="005C7480" w:rsidRPr="00C661D5">
        <w:rPr>
          <w:sz w:val="24"/>
          <w:szCs w:val="24"/>
        </w:rPr>
        <w:t>s un</w:t>
      </w:r>
      <w:r>
        <w:rPr>
          <w:sz w:val="24"/>
          <w:szCs w:val="24"/>
        </w:rPr>
        <w:t>a</w:t>
      </w:r>
      <w:r w:rsidR="005C7480" w:rsidRPr="00C661D5">
        <w:rPr>
          <w:sz w:val="24"/>
          <w:szCs w:val="24"/>
        </w:rPr>
        <w:t xml:space="preserve"> </w:t>
      </w:r>
      <w:commentRangeEnd w:id="174"/>
      <w:r w:rsidR="00811017">
        <w:rPr>
          <w:rStyle w:val="Refdecomentario"/>
        </w:rPr>
        <w:commentReference w:id="174"/>
      </w:r>
      <w:r w:rsidR="005C7480" w:rsidRPr="00C661D5">
        <w:rPr>
          <w:sz w:val="24"/>
          <w:szCs w:val="24"/>
        </w:rPr>
        <w:t xml:space="preserve">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Epgrafe"/>
        <w:rPr>
          <w:u w:val="single"/>
        </w:rPr>
      </w:pPr>
      <w:bookmarkStart w:id="175" w:name="_Toc497514287"/>
      <w:r>
        <w:t xml:space="preserve">Figura </w:t>
      </w:r>
      <w:fldSimple w:instr=" SEQ Figura \* ARABIC ">
        <w:r w:rsidR="00DF21A7">
          <w:rPr>
            <w:noProof/>
          </w:rPr>
          <w:t>9</w:t>
        </w:r>
      </w:fldSimple>
      <w:r w:rsidR="003A4250">
        <w:t>. Modelo de Servicios</w:t>
      </w:r>
      <w:bookmarkEnd w:id="175"/>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Ttulo2"/>
      </w:pPr>
      <w:bookmarkStart w:id="176" w:name="_Toc435465227"/>
      <w:bookmarkStart w:id="177" w:name="_Toc497478922"/>
      <w:bookmarkStart w:id="178" w:name="_Toc497479965"/>
      <w:r>
        <w:t>3.3 FASE DE DESARROLLO</w:t>
      </w:r>
      <w:bookmarkEnd w:id="176"/>
      <w:bookmarkEnd w:id="177"/>
      <w:bookmarkEnd w:id="178"/>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Epgrafe"/>
      </w:pPr>
      <w:bookmarkStart w:id="179" w:name="_Toc497514288"/>
      <w:r>
        <w:t xml:space="preserve">Figura </w:t>
      </w:r>
      <w:fldSimple w:instr=" SEQ Figura \* ARABIC ">
        <w:r w:rsidR="00DF21A7">
          <w:rPr>
            <w:noProof/>
          </w:rPr>
          <w:t>10</w:t>
        </w:r>
      </w:fldSimple>
      <w:r w:rsidR="003A4250">
        <w:t>. Imagen de Inicio de Sesión</w:t>
      </w:r>
      <w:bookmarkEnd w:id="179"/>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80" w:name="_Toc435465228"/>
      <w:bookmarkStart w:id="181" w:name="_Toc497478923"/>
      <w:bookmarkStart w:id="182" w:name="_Toc497479966"/>
      <w:r w:rsidRPr="00DC5B31">
        <w:t>Modulo</w:t>
      </w:r>
      <w:bookmarkEnd w:id="180"/>
      <w:r>
        <w:t xml:space="preserve"> Coordinador</w:t>
      </w:r>
      <w:bookmarkEnd w:id="181"/>
      <w:bookmarkEnd w:id="182"/>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Epgrafe"/>
      </w:pPr>
      <w:bookmarkStart w:id="183" w:name="_Toc497514289"/>
      <w:r>
        <w:t xml:space="preserve">Figura </w:t>
      </w:r>
      <w:fldSimple w:instr=" SEQ Figura \* ARABIC ">
        <w:r w:rsidR="00DF21A7">
          <w:rPr>
            <w:noProof/>
          </w:rPr>
          <w:t>11</w:t>
        </w:r>
      </w:fldSimple>
      <w:r>
        <w:t>. Vista coordinador después de iniciar sesión</w:t>
      </w:r>
      <w:bookmarkEnd w:id="183"/>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Epgrafe"/>
      </w:pPr>
      <w:bookmarkStart w:id="184" w:name="_Toc497514290"/>
      <w:r>
        <w:t xml:space="preserve">Figura </w:t>
      </w:r>
      <w:fldSimple w:instr=" SEQ Figura \* ARABIC ">
        <w:r w:rsidR="00DF21A7">
          <w:rPr>
            <w:noProof/>
          </w:rPr>
          <w:t>12</w:t>
        </w:r>
      </w:fldSimple>
      <w:r>
        <w:t xml:space="preserve">. </w:t>
      </w:r>
      <w:r w:rsidR="009308A8">
        <w:t xml:space="preserve"> Datos del docente</w:t>
      </w:r>
      <w:bookmarkEnd w:id="184"/>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732FAE41" w:rsidR="006B122F" w:rsidRDefault="006B122F" w:rsidP="006B122F">
      <w:pPr>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w:t>
      </w:r>
      <w:commentRangeStart w:id="185"/>
      <w:r w:rsidR="00C41993">
        <w:rPr>
          <w:lang w:eastAsia="ar-SA"/>
        </w:rPr>
        <w:t>cesta</w:t>
      </w:r>
      <w:commentRangeEnd w:id="185"/>
      <w:r w:rsidR="00811017">
        <w:rPr>
          <w:rStyle w:val="Refdecomentario"/>
        </w:rPr>
        <w:commentReference w:id="185"/>
      </w:r>
      <w:r w:rsidR="00C41993">
        <w:rPr>
          <w:lang w:eastAsia="ar-SA"/>
        </w:rPr>
        <w:t xml:space="preserve"> </w:t>
      </w:r>
      <w:r>
        <w:rPr>
          <w:lang w:eastAsia="ar-SA"/>
        </w:rPr>
        <w:t>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Epgrafe"/>
        <w:rPr>
          <w:lang w:eastAsia="ar-SA"/>
        </w:rPr>
      </w:pPr>
      <w:bookmarkStart w:id="186" w:name="_Toc497514291"/>
      <w:r>
        <w:t xml:space="preserve">Figura </w:t>
      </w:r>
      <w:fldSimple w:instr=" SEQ Figura \* ARABIC ">
        <w:r w:rsidR="00DF21A7">
          <w:rPr>
            <w:noProof/>
          </w:rPr>
          <w:t>13</w:t>
        </w:r>
      </w:fldSimple>
      <w:r>
        <w:t>. Añadiendo un docente</w:t>
      </w:r>
      <w:bookmarkEnd w:id="186"/>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4F5F1C70" w:rsidR="009C5C63" w:rsidRDefault="009C5C63" w:rsidP="009C5C63">
      <w:pPr>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commentRangeStart w:id="187"/>
      <w:r>
        <w:rPr>
          <w:lang w:eastAsia="ar-SA"/>
        </w:rPr>
        <w:t xml:space="preserve">emana </w:t>
      </w:r>
      <w:commentRangeEnd w:id="187"/>
      <w:r w:rsidR="00C3550C">
        <w:rPr>
          <w:rStyle w:val="Refdecomentario"/>
        </w:rPr>
        <w:commentReference w:id="187"/>
      </w:r>
      <w:r>
        <w:rPr>
          <w:lang w:eastAsia="ar-SA"/>
        </w:rPr>
        <w:t>a la lista.</w:t>
      </w:r>
    </w:p>
    <w:p w14:paraId="34E218C7" w14:textId="77777777" w:rsidR="009308A8" w:rsidRDefault="009308A8" w:rsidP="009C5C63">
      <w:pPr>
        <w:rPr>
          <w:lang w:eastAsia="ar-SA"/>
        </w:rPr>
      </w:pPr>
    </w:p>
    <w:p w14:paraId="14615297" w14:textId="54855D3C" w:rsidR="00E4666C" w:rsidRDefault="009308A8" w:rsidP="009308A8">
      <w:pPr>
        <w:pStyle w:val="Epgrafe"/>
        <w:rPr>
          <w:lang w:eastAsia="ar-SA"/>
        </w:rPr>
      </w:pPr>
      <w:bookmarkStart w:id="188" w:name="_Toc497514292"/>
      <w:r>
        <w:t xml:space="preserve">Figura </w:t>
      </w:r>
      <w:fldSimple w:instr=" SEQ Figura \* ARABIC ">
        <w:r w:rsidR="00DF21A7">
          <w:rPr>
            <w:noProof/>
          </w:rPr>
          <w:t>14</w:t>
        </w:r>
      </w:fldSimple>
      <w:r>
        <w:t>. Vista de Semanas</w:t>
      </w:r>
      <w:bookmarkEnd w:id="18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633D005B" w14:textId="5FF5EAFD" w:rsidR="00EF6B6F"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commentRangeStart w:id="189"/>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commentRangeEnd w:id="189"/>
      <w:r w:rsidR="00C3550C">
        <w:rPr>
          <w:rStyle w:val="Refdecomentario"/>
        </w:rPr>
        <w:commentReference w:id="189"/>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E4666C">
      <w:pPr>
        <w:rPr>
          <w:lang w:eastAsia="ar-SA"/>
        </w:rPr>
      </w:pPr>
    </w:p>
    <w:p w14:paraId="42A1A6DB" w14:textId="64E91071" w:rsidR="00E4666C" w:rsidRDefault="00EF6B6F" w:rsidP="00E4666C">
      <w:pPr>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proofErr w:type="spellStart"/>
      <w:r>
        <w:rPr>
          <w:lang w:eastAsia="ar-SA"/>
        </w:rPr>
        <w:t>a</w:t>
      </w:r>
      <w:proofErr w:type="spellEnd"/>
      <w:r>
        <w:rPr>
          <w:lang w:eastAsia="ar-SA"/>
        </w:rPr>
        <w:t xml:space="preserve"> superado el </w:t>
      </w:r>
      <w:proofErr w:type="spellStart"/>
      <w:r>
        <w:rPr>
          <w:lang w:eastAsia="ar-SA"/>
        </w:rPr>
        <w:t>limite</w:t>
      </w:r>
      <w:proofErr w:type="spellEnd"/>
      <w:r w:rsidR="00A83D8C">
        <w:rPr>
          <w:lang w:eastAsia="ar-SA"/>
        </w:rPr>
        <w:t>.</w:t>
      </w:r>
    </w:p>
    <w:p w14:paraId="4E8AF846" w14:textId="77777777" w:rsidR="00E4666C" w:rsidRDefault="00E4666C" w:rsidP="009C5C63">
      <w:pPr>
        <w:rPr>
          <w:lang w:eastAsia="ar-SA"/>
        </w:rPr>
      </w:pPr>
    </w:p>
    <w:p w14:paraId="42313189" w14:textId="0ECD7D19" w:rsidR="00747E0E" w:rsidRPr="00870035" w:rsidRDefault="00747E0E" w:rsidP="00747E0E">
      <w:pPr>
        <w:pStyle w:val="Epgrafe"/>
        <w:rPr>
          <w:u w:val="single"/>
          <w:lang w:eastAsia="ar-SA"/>
        </w:rPr>
      </w:pPr>
      <w:bookmarkStart w:id="190" w:name="_Toc497514293"/>
      <w:r w:rsidRPr="00870035">
        <w:t xml:space="preserve">Figura </w:t>
      </w:r>
      <w:fldSimple w:instr=" SEQ Figura \* ARABIC ">
        <w:r w:rsidR="00DF21A7">
          <w:rPr>
            <w:noProof/>
          </w:rPr>
          <w:t>15</w:t>
        </w:r>
      </w:fldSimple>
      <w:r w:rsidR="00870035" w:rsidRPr="00870035">
        <w:t>. Vista de Asignación</w:t>
      </w:r>
      <w:bookmarkEnd w:id="190"/>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91" w:name="_Toc435465230"/>
      <w:bookmarkStart w:id="192" w:name="_Toc497478924"/>
      <w:bookmarkStart w:id="193" w:name="_Toc497479967"/>
      <w:r w:rsidRPr="00DC5B31">
        <w:rPr>
          <w:lang w:eastAsia="ar-SA"/>
        </w:rPr>
        <w:t>Modulo Docentes</w:t>
      </w:r>
      <w:bookmarkEnd w:id="191"/>
      <w:bookmarkEnd w:id="192"/>
      <w:bookmarkEnd w:id="193"/>
    </w:p>
    <w:p w14:paraId="166D8D7D" w14:textId="4DE5F2AF" w:rsidR="00A83D8C" w:rsidRDefault="00A83D8C" w:rsidP="00A83D8C">
      <w:pPr>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870035">
      <w:pPr>
        <w:pStyle w:val="Epgrafe"/>
        <w:rPr>
          <w:lang w:eastAsia="ar-SA"/>
        </w:rPr>
      </w:pPr>
      <w:bookmarkStart w:id="194" w:name="_Toc497514294"/>
      <w:r>
        <w:t xml:space="preserve">Figura </w:t>
      </w:r>
      <w:fldSimple w:instr=" SEQ Figura \* ARABIC ">
        <w:r w:rsidR="00DF21A7">
          <w:rPr>
            <w:noProof/>
          </w:rPr>
          <w:t>16</w:t>
        </w:r>
      </w:fldSimple>
      <w:r>
        <w:t>. Listado de Actividades</w:t>
      </w:r>
      <w:bookmarkEnd w:id="194"/>
    </w:p>
    <w:p w14:paraId="03D9A139" w14:textId="0CBBBE7D" w:rsidR="00C40F8D" w:rsidRDefault="005F4220">
      <w:pPr>
        <w:spacing w:line="276" w:lineRule="auto"/>
        <w:jc w:val="left"/>
        <w:rPr>
          <w:sz w:val="24"/>
          <w:szCs w:val="24"/>
        </w:rPr>
      </w:pPr>
      <w:r>
        <w:rPr>
          <w:noProof/>
        </w:rPr>
        <w:lastRenderedPageBreak/>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t>Fuente: Autor</w:t>
      </w:r>
    </w:p>
    <w:p w14:paraId="059B86DB" w14:textId="77777777" w:rsidR="00CB4DD0" w:rsidRDefault="00CB4DD0">
      <w:pPr>
        <w:spacing w:line="276" w:lineRule="auto"/>
        <w:jc w:val="left"/>
      </w:pPr>
    </w:p>
    <w:p w14:paraId="4F0AACA5" w14:textId="74E73F54" w:rsidR="00C40F8D" w:rsidRDefault="000A09D4">
      <w:pPr>
        <w:spacing w:line="276"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pPr>
        <w:spacing w:line="276" w:lineRule="auto"/>
        <w:jc w:val="left"/>
      </w:pPr>
    </w:p>
    <w:p w14:paraId="52C045CE" w14:textId="6A1DA1FF" w:rsidR="00870035" w:rsidRDefault="00870035" w:rsidP="00870035">
      <w:pPr>
        <w:pStyle w:val="Epgrafe"/>
      </w:pPr>
      <w:bookmarkStart w:id="195" w:name="_Toc497514295"/>
      <w:r>
        <w:t xml:space="preserve">Figura </w:t>
      </w:r>
      <w:fldSimple w:instr=" SEQ Figura \* ARABIC ">
        <w:r w:rsidR="00DF21A7">
          <w:rPr>
            <w:noProof/>
          </w:rPr>
          <w:t>17</w:t>
        </w:r>
      </w:fldSimple>
      <w:r>
        <w:t>. Opciones de Asignación</w:t>
      </w:r>
      <w:bookmarkEnd w:id="195"/>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Epgrafe"/>
      </w:pPr>
      <w:bookmarkStart w:id="196" w:name="_Toc497514296"/>
      <w:r>
        <w:t xml:space="preserve">Figura </w:t>
      </w:r>
      <w:fldSimple w:instr=" SEQ Figura \* ARABIC ">
        <w:r w:rsidR="00DF21A7">
          <w:rPr>
            <w:noProof/>
          </w:rPr>
          <w:t>18</w:t>
        </w:r>
      </w:fldSimple>
      <w:r>
        <w:t>. Listado de Productos</w:t>
      </w:r>
      <w:bookmarkEnd w:id="196"/>
    </w:p>
    <w:p w14:paraId="0CFF4E99" w14:textId="77777777" w:rsidR="00C40F8D" w:rsidRDefault="00C40F8D">
      <w:pPr>
        <w:spacing w:line="276" w:lineRule="auto"/>
        <w:jc w:val="left"/>
      </w:pPr>
      <w:r>
        <w:rPr>
          <w:noProof/>
        </w:rPr>
        <w:lastRenderedPageBreak/>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Epgrafe"/>
        <w:rPr>
          <w:lang w:eastAsia="ar-SA"/>
        </w:rPr>
      </w:pPr>
      <w:bookmarkStart w:id="197" w:name="_Toc497514297"/>
      <w:r>
        <w:t xml:space="preserve">Figura </w:t>
      </w:r>
      <w:fldSimple w:instr=" SEQ Figura \* ARABIC ">
        <w:r w:rsidR="00DF21A7">
          <w:rPr>
            <w:noProof/>
          </w:rPr>
          <w:t>19</w:t>
        </w:r>
      </w:fldSimple>
      <w:r>
        <w:t>. Sección de Horario</w:t>
      </w:r>
      <w:bookmarkEnd w:id="197"/>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41C5F0DF" w:rsidR="00C40F8D" w:rsidRDefault="00C40F8D" w:rsidP="00C40F8D">
      <w:pPr>
        <w:rPr>
          <w:lang w:eastAsia="ar-SA"/>
        </w:rPr>
      </w:pPr>
      <w:r>
        <w:rPr>
          <w:lang w:eastAsia="ar-SA"/>
        </w:rPr>
        <w:t xml:space="preserve">Cuanto se hace clic </w:t>
      </w:r>
      <w:r w:rsidR="00FB1C40">
        <w:rPr>
          <w:lang w:eastAsia="ar-SA"/>
        </w:rPr>
        <w:t xml:space="preserve">a la palabra </w:t>
      </w:r>
      <w:commentRangeStart w:id="198"/>
      <w:r w:rsidR="00FB1C40" w:rsidRPr="000A09D4">
        <w:rPr>
          <w:b/>
          <w:lang w:eastAsia="ar-SA"/>
        </w:rPr>
        <w:t>asignar</w:t>
      </w:r>
      <w:r>
        <w:rPr>
          <w:lang w:eastAsia="ar-SA"/>
        </w:rPr>
        <w:t xml:space="preserve"> </w:t>
      </w:r>
      <w:commentRangeEnd w:id="198"/>
      <w:r w:rsidR="00C3550C">
        <w:rPr>
          <w:rStyle w:val="Refdecomentario"/>
        </w:rPr>
        <w:commentReference w:id="198"/>
      </w:r>
      <w:r>
        <w:rPr>
          <w:lang w:eastAsia="ar-SA"/>
        </w:rPr>
        <w:t>aparecerá la siguiente ventana:</w:t>
      </w:r>
    </w:p>
    <w:p w14:paraId="074F6235" w14:textId="77777777" w:rsidR="00870035" w:rsidRDefault="00870035" w:rsidP="00C40F8D">
      <w:pPr>
        <w:rPr>
          <w:lang w:eastAsia="ar-SA"/>
        </w:rPr>
      </w:pPr>
    </w:p>
    <w:p w14:paraId="684AAC41" w14:textId="5758D80B" w:rsidR="00870035" w:rsidRDefault="00870035" w:rsidP="00870035">
      <w:pPr>
        <w:pStyle w:val="Epgrafe"/>
        <w:rPr>
          <w:lang w:eastAsia="ar-SA"/>
        </w:rPr>
      </w:pPr>
      <w:bookmarkStart w:id="199" w:name="_Toc497514298"/>
      <w:r>
        <w:t xml:space="preserve">Figura </w:t>
      </w:r>
      <w:fldSimple w:instr=" SEQ Figura \* ARABIC ">
        <w:r w:rsidR="00DF21A7">
          <w:rPr>
            <w:noProof/>
          </w:rPr>
          <w:t>20</w:t>
        </w:r>
      </w:fldSimple>
      <w:r>
        <w:t>. Asignación de clase</w:t>
      </w:r>
      <w:bookmarkEnd w:id="199"/>
    </w:p>
    <w:p w14:paraId="4A5354D6" w14:textId="15CFCA69" w:rsidR="00FB1C40" w:rsidRDefault="009670E5" w:rsidP="00C40F8D">
      <w:pPr>
        <w:rPr>
          <w:lang w:eastAsia="ar-SA"/>
        </w:rPr>
      </w:pPr>
      <w:r>
        <w:rPr>
          <w:noProof/>
        </w:rPr>
        <w:lastRenderedPageBreak/>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547923BE" w:rsidR="00FB1C40" w:rsidRDefault="00FB1C40" w:rsidP="00FB1C40">
      <w:pPr>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FB1C40">
      <w:pPr>
        <w:rPr>
          <w:lang w:eastAsia="ar-SA"/>
        </w:rPr>
      </w:pPr>
    </w:p>
    <w:p w14:paraId="0A4C9890" w14:textId="297F0F39" w:rsidR="00870035" w:rsidRDefault="00870035" w:rsidP="00870035">
      <w:pPr>
        <w:pStyle w:val="Epgrafe"/>
        <w:rPr>
          <w:lang w:eastAsia="ar-SA"/>
        </w:rPr>
      </w:pPr>
      <w:bookmarkStart w:id="200" w:name="_Toc497514299"/>
      <w:r>
        <w:t xml:space="preserve">Figura </w:t>
      </w:r>
      <w:fldSimple w:instr=" SEQ Figura \* ARABIC ">
        <w:r w:rsidR="00DF21A7">
          <w:rPr>
            <w:noProof/>
          </w:rPr>
          <w:t>21</w:t>
        </w:r>
      </w:fldSimple>
      <w:r>
        <w:t>. Perfil del docente</w:t>
      </w:r>
      <w:bookmarkEnd w:id="200"/>
    </w:p>
    <w:p w14:paraId="467CFA11" w14:textId="4408D37C" w:rsidR="000D3202" w:rsidRDefault="005F4220" w:rsidP="00FB1C40">
      <w:pPr>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AD6A8B1"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lastRenderedPageBreak/>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0A09D4">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Epgrafe"/>
        <w:rPr>
          <w:lang w:eastAsia="ar-SA"/>
        </w:rPr>
      </w:pPr>
      <w:bookmarkStart w:id="201" w:name="_Toc497514300"/>
      <w:r>
        <w:t xml:space="preserve">Figura </w:t>
      </w:r>
      <w:fldSimple w:instr=" SEQ Figura \* ARABIC ">
        <w:r w:rsidR="00DF21A7">
          <w:rPr>
            <w:noProof/>
          </w:rPr>
          <w:t>22</w:t>
        </w:r>
      </w:fldSimple>
      <w:r>
        <w:t>. Información académica</w:t>
      </w:r>
      <w:bookmarkEnd w:id="201"/>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76A7B90E" w:rsidR="000D3202" w:rsidRDefault="000D3202" w:rsidP="00FB1C40">
      <w:pPr>
        <w:rPr>
          <w:lang w:eastAsia="ar-SA"/>
        </w:rPr>
      </w:pPr>
      <w:r>
        <w:rPr>
          <w:lang w:eastAsia="ar-SA"/>
        </w:rPr>
        <w:t xml:space="preserve">Para finalizar el menú se encuentra la opción de </w:t>
      </w:r>
      <w:commentRangeStart w:id="202"/>
      <w:r w:rsidRPr="00C434D5">
        <w:rPr>
          <w:b/>
          <w:lang w:eastAsia="ar-SA"/>
        </w:rPr>
        <w:t>reportes</w:t>
      </w:r>
      <w:r>
        <w:rPr>
          <w:lang w:eastAsia="ar-SA"/>
        </w:rPr>
        <w:t xml:space="preserve"> </w:t>
      </w:r>
      <w:commentRangeEnd w:id="202"/>
      <w:r w:rsidR="00C3550C">
        <w:rPr>
          <w:rStyle w:val="Refdecomentario"/>
        </w:rPr>
        <w:commentReference w:id="202"/>
      </w:r>
      <w:r>
        <w:rPr>
          <w:lang w:eastAsia="ar-SA"/>
        </w:rPr>
        <w:t xml:space="preserve">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sidR="00C3550C">
        <w:rPr>
          <w:rStyle w:val="Refdecomentario"/>
        </w:rPr>
        <w:commentReference w:id="203"/>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commentRangeStart w:id="204"/>
      <w:commentRangeStart w:id="205"/>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commentRangeEnd w:id="204"/>
      <w:r w:rsidR="00711DD3">
        <w:rPr>
          <w:rStyle w:val="Refdecomentario"/>
        </w:rPr>
        <w:commentReference w:id="204"/>
      </w:r>
      <w:r w:rsidR="00CB4DD0">
        <w:rPr>
          <w:lang w:eastAsia="ar-SA"/>
        </w:rPr>
        <w:t>.</w:t>
      </w:r>
      <w:commentRangeEnd w:id="205"/>
      <w:r w:rsidR="00711DD3">
        <w:rPr>
          <w:rStyle w:val="Refdecomentario"/>
        </w:rPr>
        <w:commentReference w:id="205"/>
      </w:r>
    </w:p>
    <w:p w14:paraId="47E1951F" w14:textId="77777777" w:rsidR="00CB4DD0" w:rsidRDefault="00CB4DD0" w:rsidP="00FB1C40">
      <w:pPr>
        <w:rPr>
          <w:lang w:eastAsia="ar-SA"/>
        </w:rPr>
      </w:pPr>
    </w:p>
    <w:p w14:paraId="3404FD74" w14:textId="5C9D0183" w:rsidR="00DF21A7" w:rsidRDefault="00DF21A7" w:rsidP="00DF21A7">
      <w:pPr>
        <w:pStyle w:val="Epgrafe"/>
        <w:rPr>
          <w:lang w:eastAsia="ar-SA"/>
        </w:rPr>
      </w:pPr>
      <w:bookmarkStart w:id="206" w:name="_Toc497514301"/>
      <w:r>
        <w:t xml:space="preserve">Figura </w:t>
      </w:r>
      <w:fldSimple w:instr=" SEQ Figura \* ARABIC ">
        <w:r>
          <w:rPr>
            <w:noProof/>
          </w:rPr>
          <w:t>23</w:t>
        </w:r>
      </w:fldSimple>
      <w:r>
        <w:t>. Cerrar sesión</w:t>
      </w:r>
      <w:bookmarkEnd w:id="206"/>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1B734440" w14:textId="77777777" w:rsidR="00C434D5" w:rsidRDefault="00C434D5" w:rsidP="00B45462">
      <w:pPr>
        <w:spacing w:line="276" w:lineRule="auto"/>
        <w:jc w:val="left"/>
        <w:rPr>
          <w:b/>
        </w:rPr>
      </w:pPr>
    </w:p>
    <w:p w14:paraId="50C9E774" w14:textId="77777777" w:rsidR="00B45462" w:rsidRDefault="00B45462" w:rsidP="00B45462">
      <w:pPr>
        <w:spacing w:line="276" w:lineRule="auto"/>
        <w:jc w:val="left"/>
        <w:rPr>
          <w:b/>
        </w:rPr>
      </w:pPr>
      <w:r w:rsidRPr="003F0C1B">
        <w:rPr>
          <w:b/>
        </w:rPr>
        <w:lastRenderedPageBreak/>
        <w:t>Modulo Auditor</w:t>
      </w:r>
    </w:p>
    <w:p w14:paraId="6CC13942" w14:textId="77777777" w:rsidR="00B45462" w:rsidRDefault="00B45462" w:rsidP="00B45462">
      <w:pPr>
        <w:spacing w:line="276" w:lineRule="auto"/>
        <w:jc w:val="left"/>
        <w:rPr>
          <w:b/>
        </w:rPr>
      </w:pPr>
    </w:p>
    <w:p w14:paraId="6AA5646B" w14:textId="575293DE" w:rsidR="00B45462" w:rsidRPr="003F0C1B" w:rsidRDefault="00B45462" w:rsidP="00B45462">
      <w:pPr>
        <w:spacing w:line="276" w:lineRule="auto"/>
        <w:jc w:val="left"/>
      </w:pPr>
      <w:r>
        <w:t xml:space="preserve">En este </w:t>
      </w:r>
      <w:r w:rsidR="00C434D5">
        <w:t>módulo</w:t>
      </w:r>
      <w:r>
        <w:t xml:space="preserve"> se pueden visualizar los formatos </w:t>
      </w:r>
      <w:r w:rsidR="00C434D5">
        <w:t>R-DC</w:t>
      </w:r>
      <w:r>
        <w:t xml:space="preserve">-54 y </w:t>
      </w:r>
      <w:r w:rsidR="00C434D5">
        <w:t>R-DC</w:t>
      </w:r>
      <w:r>
        <w:t>-26. El auditor escoge la facultad y la coordinación de la cual quiere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6DE55CE6" w:rsidR="00B45462" w:rsidRDefault="00B45462" w:rsidP="00B45462">
      <w:pPr>
        <w:spacing w:line="276" w:lineRule="auto"/>
        <w:jc w:val="left"/>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commentRangeStart w:id="207"/>
      <w:r>
        <w:t xml:space="preserve"> </w:t>
      </w:r>
      <w:commentRangeEnd w:id="207"/>
      <w:r w:rsidR="00711DD3">
        <w:rPr>
          <w:rStyle w:val="Refdecomentario"/>
        </w:rPr>
        <w:commentReference w:id="207"/>
      </w:r>
      <w:r>
        <w:t>sobre el reporte</w:t>
      </w:r>
      <w:r w:rsidR="00C434D5">
        <w:t xml:space="preserve"> podemos visualizar el pdf del f</w:t>
      </w:r>
      <w:r>
        <w:t>ormato.</w:t>
      </w:r>
    </w:p>
    <w:p w14:paraId="2D0D2C0C" w14:textId="266C5753" w:rsidR="00B45462" w:rsidRDefault="00B45462" w:rsidP="00B45462">
      <w:pPr>
        <w:spacing w:line="276"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F67F029"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C7B9707"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2F32A7B1" w14:textId="1329DAD8" w:rsidR="003F1952" w:rsidRPr="00C40F8D" w:rsidRDefault="00390DD7" w:rsidP="002C3BAE">
      <w:pPr>
        <w:pStyle w:val="Ttulo2"/>
      </w:pPr>
      <w:r>
        <w:lastRenderedPageBreak/>
        <w:t>3.4 REVISION Y VERIFICACION</w:t>
      </w:r>
    </w:p>
    <w:p w14:paraId="37892FE5" w14:textId="36A3B10C" w:rsidR="00AC21B1" w:rsidRDefault="00AC21B1" w:rsidP="00AC21B1">
      <w:pPr>
        <w:jc w:val="center"/>
        <w:rPr>
          <w:b/>
        </w:rPr>
      </w:pPr>
      <w:bookmarkStart w:id="208" w:name="_Toc238577521"/>
      <w:bookmarkStart w:id="209" w:name="_Toc239009917"/>
      <w:bookmarkStart w:id="210" w:name="_Toc239927473"/>
      <w:r w:rsidRPr="00AC21B1">
        <w:rPr>
          <w:b/>
        </w:rPr>
        <w:t xml:space="preserve">Historia de </w:t>
      </w:r>
      <w:bookmarkEnd w:id="208"/>
      <w:bookmarkEnd w:id="209"/>
      <w:bookmarkEnd w:id="210"/>
      <w:r>
        <w:rPr>
          <w:b/>
        </w:rPr>
        <w:t>Versiones</w:t>
      </w:r>
    </w:p>
    <w:p w14:paraId="0CDA8818" w14:textId="77777777" w:rsidR="00AC21B1" w:rsidRDefault="00AC21B1" w:rsidP="00AC21B1">
      <w:pPr>
        <w:jc w:val="center"/>
        <w:rPr>
          <w:b/>
        </w:rPr>
      </w:pPr>
    </w:p>
    <w:p w14:paraId="6E3B61A4" w14:textId="72C64012" w:rsidR="007A2DA2" w:rsidRPr="00AC21B1" w:rsidRDefault="007A2DA2" w:rsidP="007A2DA2">
      <w:pPr>
        <w:pStyle w:val="Epgrafe"/>
        <w:rPr>
          <w:b w:val="0"/>
        </w:rPr>
      </w:pPr>
      <w:r>
        <w:t xml:space="preserve">Tabla </w:t>
      </w:r>
      <w:fldSimple w:instr=" SEQ Tabla \* ARABIC ">
        <w:r w:rsidR="007E382C">
          <w:rPr>
            <w:noProof/>
          </w:rPr>
          <w:t>19</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4A6842">
            <w:pPr>
              <w:pStyle w:val="MNormal"/>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4A6842">
            <w:pPr>
              <w:pStyle w:val="MNormal"/>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4A6842">
            <w:pPr>
              <w:pStyle w:val="MNormal"/>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4A6842">
            <w:pPr>
              <w:pStyle w:val="MNormal"/>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4A6842">
            <w:pPr>
              <w:pStyle w:val="MNormal"/>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4A6842">
            <w:pPr>
              <w:pStyle w:val="MNormal"/>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4A6842">
            <w:pPr>
              <w:pStyle w:val="MNormal"/>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4A6842">
            <w:pPr>
              <w:pStyle w:val="MNormal"/>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4A6842">
            <w:pPr>
              <w:pStyle w:val="MNormal"/>
              <w:ind w:left="198" w:right="136"/>
            </w:pPr>
            <w:r>
              <w:t xml:space="preserve">Se agrega el nuevo rol de auditor, </w:t>
            </w:r>
            <w:r w:rsidR="00C434D5">
              <w:t>R-DC</w:t>
            </w:r>
            <w:r>
              <w:t xml:space="preserve">-54 Y </w:t>
            </w:r>
            <w:r w:rsidR="00C434D5">
              <w:t>R-DC</w:t>
            </w:r>
            <w:r>
              <w:t>-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211" w:name="_Toc497478925"/>
      <w:bookmarkStart w:id="212" w:name="_Toc497479968"/>
    </w:p>
    <w:p w14:paraId="2343693E" w14:textId="77777777" w:rsidR="005F390F" w:rsidRDefault="005F390F" w:rsidP="00AC21B1">
      <w:pPr>
        <w:rPr>
          <w:sz w:val="24"/>
          <w:szCs w:val="24"/>
        </w:rPr>
      </w:pPr>
    </w:p>
    <w:p w14:paraId="3B267007" w14:textId="10129076" w:rsidR="00C8193B" w:rsidRDefault="00C8193B" w:rsidP="00C8193B">
      <w:pPr>
        <w:pStyle w:val="Ttulo3"/>
      </w:pPr>
      <w:bookmarkStart w:id="213" w:name="_Toc239927481"/>
      <w:r>
        <w:t>3.4.1 Requerimientos para verificar</w:t>
      </w:r>
      <w:bookmarkEnd w:id="213"/>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2386EA02" w:rsidR="003A2856" w:rsidRPr="005F390F" w:rsidRDefault="003A2856" w:rsidP="003A2856">
      <w:pPr>
        <w:pStyle w:val="Prrafodelista"/>
        <w:numPr>
          <w:ilvl w:val="0"/>
          <w:numId w:val="23"/>
        </w:numPr>
        <w:ind w:left="426" w:hanging="426"/>
      </w:pPr>
      <w:r w:rsidRPr="005F390F">
        <w:t xml:space="preserve">Se podrá acceder a dicha aplicación desde los siguientes </w:t>
      </w:r>
      <w:r w:rsidR="004A6842">
        <w:t>nav</w:t>
      </w:r>
      <w:bookmarkStart w:id="214" w:name="_GoBack"/>
      <w:bookmarkEnd w:id="214"/>
      <w:r w:rsidR="004A6842">
        <w:t>egadores</w:t>
      </w:r>
      <w:r w:rsidRPr="005F390F">
        <w:t>:</w:t>
      </w:r>
      <w:r w:rsidR="004A6842">
        <w:t xml:space="preserve"> </w:t>
      </w:r>
      <w:r w:rsidRPr="005F390F">
        <w:t xml:space="preserve">Mozilla Firefox, Safari y Chrome. </w:t>
      </w:r>
    </w:p>
    <w:p w14:paraId="038D95BB" w14:textId="14957DD8" w:rsidR="00C8193B" w:rsidRDefault="00C8193B" w:rsidP="005F390F">
      <w:pPr>
        <w:pStyle w:val="Prrafodelista"/>
        <w:numPr>
          <w:ilvl w:val="0"/>
          <w:numId w:val="23"/>
        </w:numPr>
        <w:ind w:left="426" w:hanging="426"/>
      </w:pPr>
      <w:r w:rsidRPr="005F390F">
        <w:t>Registrarse</w:t>
      </w:r>
      <w:r w:rsidR="005F390F" w:rsidRPr="005F390F">
        <w:t xml:space="preserve"> con credenciales de docente.</w:t>
      </w:r>
    </w:p>
    <w:p w14:paraId="46097EB1" w14:textId="17C574F3" w:rsidR="003A2856" w:rsidRDefault="004B13B0" w:rsidP="005F390F">
      <w:pPr>
        <w:pStyle w:val="Prrafodelista"/>
        <w:numPr>
          <w:ilvl w:val="0"/>
          <w:numId w:val="23"/>
        </w:numPr>
        <w:ind w:left="426" w:hanging="426"/>
      </w:pPr>
      <w:r>
        <w:t>Administrar las actividades.</w:t>
      </w:r>
    </w:p>
    <w:p w14:paraId="1B8C2269" w14:textId="409DFB71" w:rsidR="004B13B0" w:rsidRDefault="004B13B0" w:rsidP="004B13B0">
      <w:pPr>
        <w:pStyle w:val="Prrafodelista"/>
        <w:numPr>
          <w:ilvl w:val="0"/>
          <w:numId w:val="23"/>
        </w:numPr>
        <w:ind w:left="426" w:hanging="426"/>
      </w:pPr>
      <w:r>
        <w:t>Administrar los productos.</w:t>
      </w:r>
    </w:p>
    <w:p w14:paraId="07C3FBCA" w14:textId="307B8902" w:rsidR="004B13B0" w:rsidRDefault="004B13B0" w:rsidP="004B13B0">
      <w:pPr>
        <w:pStyle w:val="Prrafodelista"/>
        <w:numPr>
          <w:ilvl w:val="0"/>
          <w:numId w:val="23"/>
        </w:numPr>
        <w:ind w:left="426" w:hanging="426"/>
      </w:pPr>
      <w:r>
        <w:t>Administrar los horarios</w:t>
      </w:r>
    </w:p>
    <w:p w14:paraId="0E43E187" w14:textId="71E75C24" w:rsidR="004B13B0" w:rsidRDefault="004B13B0" w:rsidP="004B13B0">
      <w:pPr>
        <w:pStyle w:val="Prrafodelista"/>
        <w:numPr>
          <w:ilvl w:val="0"/>
          <w:numId w:val="23"/>
        </w:numPr>
        <w:ind w:left="426" w:hanging="426"/>
      </w:pPr>
      <w:r>
        <w:t>Ingresar los datos que faltan</w:t>
      </w:r>
      <w:r w:rsidR="008D13E5">
        <w:t xml:space="preserve"> para completar el perfil</w:t>
      </w:r>
    </w:p>
    <w:p w14:paraId="53C6CA76" w14:textId="726DA4AC" w:rsidR="00DC0B1C" w:rsidRPr="004A6842" w:rsidRDefault="00DC0B1C" w:rsidP="004B13B0">
      <w:pPr>
        <w:pStyle w:val="Prrafodelista"/>
        <w:numPr>
          <w:ilvl w:val="0"/>
          <w:numId w:val="23"/>
        </w:numPr>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4B13B0">
      <w:pPr>
        <w:pStyle w:val="Prrafodelista"/>
        <w:numPr>
          <w:ilvl w:val="0"/>
          <w:numId w:val="23"/>
        </w:numPr>
        <w:ind w:left="426" w:hanging="426"/>
      </w:pPr>
      <w:r>
        <w:t xml:space="preserve">Visualizar el reporte </w:t>
      </w:r>
      <w:r w:rsidR="00C434D5">
        <w:t>R-DC</w:t>
      </w:r>
      <w:r>
        <w:t>-26 en pdf</w:t>
      </w:r>
      <w:r w:rsidR="004A6842">
        <w:t xml:space="preserve"> con la información que ha ingresado.</w:t>
      </w:r>
    </w:p>
    <w:p w14:paraId="18F09C3A" w14:textId="77A5A3EB" w:rsidR="005F390F" w:rsidRDefault="005F390F" w:rsidP="005F390F">
      <w:pPr>
        <w:pStyle w:val="Prrafodelista"/>
        <w:numPr>
          <w:ilvl w:val="0"/>
          <w:numId w:val="23"/>
        </w:numPr>
        <w:ind w:left="426" w:hanging="426"/>
      </w:pPr>
      <w:r w:rsidRPr="005F390F">
        <w:t>Registrarse con credenciales de auditor.</w:t>
      </w:r>
    </w:p>
    <w:p w14:paraId="288E795D" w14:textId="201795DE" w:rsidR="00BE2721" w:rsidRDefault="00DC0B1C" w:rsidP="005F390F">
      <w:pPr>
        <w:pStyle w:val="Prrafodelista"/>
        <w:numPr>
          <w:ilvl w:val="0"/>
          <w:numId w:val="23"/>
        </w:numPr>
        <w:ind w:left="426" w:hanging="426"/>
      </w:pPr>
      <w:r>
        <w:t xml:space="preserve">Filtrar los docentes por coordinación </w:t>
      </w:r>
    </w:p>
    <w:p w14:paraId="43DD208B" w14:textId="1533FDD0" w:rsidR="00DC0B1C" w:rsidRPr="005F390F" w:rsidRDefault="00DC0B1C" w:rsidP="005F390F">
      <w:pPr>
        <w:pStyle w:val="Prrafodelista"/>
        <w:numPr>
          <w:ilvl w:val="0"/>
          <w:numId w:val="23"/>
        </w:numPr>
        <w:ind w:left="426" w:hanging="426"/>
      </w:pPr>
      <w:r>
        <w:t xml:space="preserve">Visualizar los reportes </w:t>
      </w:r>
      <w:r w:rsidR="00C434D5">
        <w:t>R-DC</w:t>
      </w:r>
      <w:r>
        <w:t xml:space="preserve">-54 y </w:t>
      </w:r>
      <w:r w:rsidR="00C434D5">
        <w:t>R-DC</w:t>
      </w:r>
      <w:r>
        <w:t xml:space="preserve">-26 </w:t>
      </w:r>
    </w:p>
    <w:p w14:paraId="491F6FF5" w14:textId="0CD4D208" w:rsidR="005F390F" w:rsidRDefault="005F390F" w:rsidP="005F390F">
      <w:pPr>
        <w:pStyle w:val="Prrafodelista"/>
        <w:numPr>
          <w:ilvl w:val="0"/>
          <w:numId w:val="23"/>
        </w:numPr>
        <w:ind w:left="426" w:hanging="426"/>
      </w:pPr>
      <w:r w:rsidRPr="005F390F">
        <w:t>Registrarse con credenciales de coordinador.</w:t>
      </w:r>
    </w:p>
    <w:p w14:paraId="5B8A242B" w14:textId="4A78592B" w:rsidR="003C7956" w:rsidRDefault="003C7956" w:rsidP="005F390F">
      <w:pPr>
        <w:pStyle w:val="Prrafodelista"/>
        <w:numPr>
          <w:ilvl w:val="0"/>
          <w:numId w:val="23"/>
        </w:numPr>
        <w:ind w:left="426" w:hanging="426"/>
      </w:pPr>
      <w:r>
        <w:t>Administrar los docentes de cada coordinación</w:t>
      </w:r>
    </w:p>
    <w:p w14:paraId="2091E6D9" w14:textId="2A629CA5" w:rsidR="003C7956" w:rsidRDefault="003C7956" w:rsidP="005F390F">
      <w:pPr>
        <w:pStyle w:val="Prrafodelista"/>
        <w:numPr>
          <w:ilvl w:val="0"/>
          <w:numId w:val="23"/>
        </w:numPr>
        <w:ind w:left="426" w:hanging="426"/>
      </w:pPr>
      <w:r>
        <w:t>Administrar las semanas del semestre</w:t>
      </w:r>
    </w:p>
    <w:p w14:paraId="24202CC0" w14:textId="475D0877" w:rsidR="003C7956" w:rsidRPr="005F390F" w:rsidRDefault="003C7956" w:rsidP="005F390F">
      <w:pPr>
        <w:pStyle w:val="Prrafodelista"/>
        <w:numPr>
          <w:ilvl w:val="0"/>
          <w:numId w:val="23"/>
        </w:numPr>
        <w:ind w:left="426" w:hanging="426"/>
      </w:pPr>
      <w:r>
        <w:t>Realizar la asignación de las horas en las que trabaja cada docente</w:t>
      </w:r>
    </w:p>
    <w:p w14:paraId="558EFDD1" w14:textId="77777777" w:rsidR="00365425" w:rsidRDefault="00365425" w:rsidP="005F390F"/>
    <w:p w14:paraId="69AC277F" w14:textId="77777777" w:rsidR="00365425" w:rsidRDefault="00365425" w:rsidP="005F390F"/>
    <w:p w14:paraId="3FE8BA68" w14:textId="1DB805E6" w:rsidR="00C8193B" w:rsidRDefault="00365425" w:rsidP="00365425">
      <w:pPr>
        <w:pStyle w:val="Ttulo3"/>
      </w:pPr>
      <w:r>
        <w:lastRenderedPageBreak/>
        <w:t xml:space="preserve">3.4.2 </w:t>
      </w:r>
      <w:bookmarkStart w:id="215" w:name="_Toc239927482"/>
      <w:r w:rsidR="00C8193B">
        <w:t>Estrategia de Verificación</w:t>
      </w:r>
      <w:bookmarkEnd w:id="215"/>
      <w:r w:rsidR="007369CC">
        <w:t xml:space="preserve"> y Pruebas</w:t>
      </w:r>
    </w:p>
    <w:p w14:paraId="5E43FFD2" w14:textId="37C70818" w:rsidR="00C8193B" w:rsidRDefault="00C8193B" w:rsidP="00A838E5">
      <w:r>
        <w:t>Esta sección presenta el enfoque recomendado para la verificación</w:t>
      </w:r>
      <w:r w:rsidR="007369CC">
        <w:t xml:space="preserve"> y pruebas</w:t>
      </w:r>
      <w:r>
        <w:t xml:space="preserve">. Describe como se verificarán los elementos. </w:t>
      </w:r>
    </w:p>
    <w:p w14:paraId="32C53C43" w14:textId="037504CA" w:rsidR="00365425" w:rsidRDefault="007369CC" w:rsidP="00A838E5">
      <w:bookmarkStart w:id="216" w:name="_Toc239927484"/>
      <w:r>
        <w:t xml:space="preserve">Se contempla realizar las siguientes pruebas con el fin de comprobar el correcto funcionamiento de la </w:t>
      </w:r>
      <w:r w:rsidR="00680C1D">
        <w:t>aplicación</w:t>
      </w:r>
      <w:r>
        <w:t>:</w:t>
      </w:r>
    </w:p>
    <w:p w14:paraId="62C68485" w14:textId="77777777" w:rsidR="004775CC" w:rsidRDefault="004775CC" w:rsidP="00A838E5"/>
    <w:p w14:paraId="49AAF6EA" w14:textId="6874F718" w:rsidR="00C8193B" w:rsidRDefault="00A838E5" w:rsidP="00A838E5">
      <w:pPr>
        <w:pStyle w:val="Ttulo4"/>
      </w:pPr>
      <w:r>
        <w:t xml:space="preserve">3.4.2.1 </w:t>
      </w:r>
      <w:r w:rsidR="00C8193B">
        <w:t xml:space="preserve">Prueba de </w:t>
      </w:r>
      <w:bookmarkEnd w:id="216"/>
      <w:r w:rsidR="007369CC">
        <w:t>Contenido</w:t>
      </w:r>
    </w:p>
    <w:p w14:paraId="5C020444" w14:textId="77777777" w:rsidR="00817C9E" w:rsidRDefault="00680C1D" w:rsidP="00817C9E">
      <w:r>
        <w:t>Estas pruebas permiten verificar que el contenido del sistema</w:t>
      </w:r>
      <w:r w:rsidR="006874D1">
        <w:t xml:space="preserve"> sea</w:t>
      </w:r>
      <w:r w:rsidR="00726565">
        <w:t xml:space="preserve"> coherente</w:t>
      </w:r>
      <w:r w:rsidR="006874D1">
        <w:t>, se verificara ortografía, texto usado que transmite una idea correcta.</w:t>
      </w:r>
      <w:r w:rsidR="00817C9E">
        <w:t xml:space="preserve"> Entre los elementos que se verifican están:</w:t>
      </w:r>
    </w:p>
    <w:p w14:paraId="4B414DF5" w14:textId="63AB4C03" w:rsidR="00817C9E" w:rsidRPr="00F17E8C" w:rsidRDefault="00817C9E" w:rsidP="00817C9E">
      <w:pPr>
        <w:pStyle w:val="Prrafodelista"/>
        <w:numPr>
          <w:ilvl w:val="0"/>
          <w:numId w:val="26"/>
        </w:numPr>
        <w:rPr>
          <w:i/>
          <w:sz w:val="24"/>
          <w:szCs w:val="24"/>
        </w:rPr>
      </w:pPr>
      <w:r>
        <w:t>“</w:t>
      </w:r>
      <w:r w:rsidRPr="00F17E8C">
        <w:rPr>
          <w:i/>
          <w:sz w:val="24"/>
          <w:szCs w:val="24"/>
        </w:rPr>
        <w:t>Verificación de ortografía y redacción.</w:t>
      </w:r>
    </w:p>
    <w:p w14:paraId="23587ADC" w14:textId="2479DF73" w:rsidR="00817C9E" w:rsidRPr="00F17E8C" w:rsidRDefault="00817C9E" w:rsidP="00817C9E">
      <w:pPr>
        <w:pStyle w:val="Prrafodelista"/>
        <w:numPr>
          <w:ilvl w:val="0"/>
          <w:numId w:val="26"/>
        </w:numPr>
        <w:rPr>
          <w:i/>
          <w:sz w:val="24"/>
          <w:szCs w:val="24"/>
        </w:rPr>
      </w:pPr>
      <w:r w:rsidRPr="00F17E8C">
        <w:rPr>
          <w:i/>
          <w:sz w:val="24"/>
          <w:szCs w:val="24"/>
        </w:rPr>
        <w:t>Verificación de enlaces principales.</w:t>
      </w:r>
    </w:p>
    <w:p w14:paraId="146E0F02" w14:textId="727E0B80" w:rsidR="00817C9E" w:rsidRPr="00F17E8C" w:rsidRDefault="00817C9E" w:rsidP="00817C9E">
      <w:pPr>
        <w:pStyle w:val="Prrafodelista"/>
        <w:numPr>
          <w:ilvl w:val="0"/>
          <w:numId w:val="26"/>
        </w:numPr>
        <w:rPr>
          <w:i/>
          <w:sz w:val="24"/>
          <w:szCs w:val="24"/>
        </w:rPr>
      </w:pPr>
      <w:r w:rsidRPr="00F17E8C">
        <w:rPr>
          <w:i/>
          <w:sz w:val="24"/>
          <w:szCs w:val="24"/>
        </w:rPr>
        <w:t>Verificación de imágenes en páginas.</w:t>
      </w:r>
    </w:p>
    <w:p w14:paraId="3B457DCB" w14:textId="6500D6B3" w:rsidR="00680C1D" w:rsidRPr="00C434D5" w:rsidRDefault="00817C9E" w:rsidP="00817C9E">
      <w:pPr>
        <w:pStyle w:val="Prrafodelista"/>
        <w:numPr>
          <w:ilvl w:val="0"/>
          <w:numId w:val="26"/>
        </w:numPr>
        <w:rPr>
          <w:sz w:val="24"/>
          <w:szCs w:val="24"/>
        </w:rPr>
      </w:pPr>
      <w:r w:rsidRPr="00C434D5">
        <w:rPr>
          <w:i/>
          <w:sz w:val="24"/>
          <w:szCs w:val="24"/>
        </w:rPr>
        <w:t>Verificación de existencia de archivos adjuntos</w:t>
      </w:r>
      <w:r w:rsidRPr="00C434D5">
        <w:rPr>
          <w:sz w:val="24"/>
          <w:szCs w:val="24"/>
        </w:rPr>
        <w:t xml:space="preserve">.” </w:t>
      </w:r>
      <w:r w:rsidRPr="00C434D5">
        <w:rPr>
          <w:sz w:val="24"/>
          <w:szCs w:val="24"/>
        </w:rPr>
        <w:fldChar w:fldCharType="begin" w:fldLock="1"/>
      </w:r>
      <w:r w:rsidR="00F17E8C" w:rsidRPr="00C434D5">
        <w:rPr>
          <w:sz w:val="24"/>
          <w:szCs w:val="24"/>
        </w:rPr>
        <w:instrText>ADDIN CSL_CITATION { "citationItems" : [ { "id" : "ITEM-1", "itemData" : { "URL" : "http://www.guiadigital.gob.cl/articulo/pruebas-de-interfaces-y-contenidos", "accessed" : { "date-parts" : [ [ "2017", "11", "13" ] ] }, "id" : "ITEM-1", "issued" : { "date-parts" : [ [ "0" ] ] }, "title" : "Pruebas de Interfaces y Contenidos | Gu\u00eda Digital", "type" : "webpage" }, "uris" : [ "http://www.mendeley.com/documents/?uuid=d4e22e25-07ae-362f-bb24-fdf43eaff21c" ] } ], "mendeley" : { "formattedCitation" : "(\u201cPruebas de Interfaces y Contenidos | Gu\u00eda Digital,\u201d n.d.)", "plainTextFormattedCitation" : "(\u201cPruebas de Interfaces y Contenidos | Gu\u00eda Digital,\u201d n.d.)", "previouslyFormattedCitation" : "(\u201cPruebas de Interfaces y Contenidos | Gu\u00eda Digital,\u201d n.d.)" }, "properties" : { "noteIndex" : 0 }, "schema" : "https://github.com/citation-style-language/schema/raw/master/csl-citation.json" }</w:instrText>
      </w:r>
      <w:r w:rsidRPr="00C434D5">
        <w:rPr>
          <w:sz w:val="24"/>
          <w:szCs w:val="24"/>
        </w:rPr>
        <w:fldChar w:fldCharType="separate"/>
      </w:r>
      <w:r w:rsidRPr="00C434D5">
        <w:rPr>
          <w:noProof/>
          <w:sz w:val="24"/>
          <w:szCs w:val="24"/>
        </w:rPr>
        <w:t>(“Pruebas de Interfaces y Contenidos | Guía Digital,” n.d.)</w:t>
      </w:r>
      <w:r w:rsidRPr="00C434D5">
        <w:rPr>
          <w:sz w:val="24"/>
          <w:szCs w:val="24"/>
        </w:rPr>
        <w:fldChar w:fldCharType="end"/>
      </w:r>
    </w:p>
    <w:p w14:paraId="46EF2527" w14:textId="77777777" w:rsidR="00614EE1" w:rsidRPr="00614EE1" w:rsidRDefault="00614EE1" w:rsidP="00614EE1">
      <w:pPr>
        <w:rPr>
          <w:u w:val="single"/>
        </w:rPr>
      </w:pPr>
      <w:bookmarkStart w:id="217" w:name="_Toc239927485"/>
    </w:p>
    <w:p w14:paraId="22B35452" w14:textId="0BB33EB5" w:rsidR="00C8193B" w:rsidRDefault="00A838E5" w:rsidP="00A838E5">
      <w:pPr>
        <w:pStyle w:val="Ttulo4"/>
      </w:pPr>
      <w:r>
        <w:t xml:space="preserve">3.4.2.2 </w:t>
      </w:r>
      <w:r w:rsidR="00C8193B">
        <w:t xml:space="preserve">Prueba de </w:t>
      </w:r>
      <w:bookmarkEnd w:id="217"/>
      <w:r w:rsidR="007369CC">
        <w:t>Funcionalidad</w:t>
      </w:r>
    </w:p>
    <w:p w14:paraId="1DD84357" w14:textId="0F09D940" w:rsidR="00A838E5" w:rsidRDefault="00F17E8C" w:rsidP="00A838E5">
      <w:r>
        <w:t>“</w:t>
      </w:r>
      <w:r w:rsidRPr="00F17E8C">
        <w:rPr>
          <w:i/>
          <w:sz w:val="24"/>
          <w:szCs w:val="24"/>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F17E8C">
        <w:t>.</w:t>
      </w:r>
      <w:r>
        <w:t xml:space="preserve">” </w:t>
      </w:r>
      <w:r>
        <w:fldChar w:fldCharType="begin" w:fldLock="1"/>
      </w:r>
      <w:r w:rsidR="00EC4646">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fldChar w:fldCharType="separate"/>
      </w:r>
      <w:r w:rsidRPr="00F17E8C">
        <w:rPr>
          <w:noProof/>
        </w:rPr>
        <w:t>(Moravia, n.d.)</w:t>
      </w:r>
      <w:r>
        <w:fldChar w:fldCharType="end"/>
      </w:r>
    </w:p>
    <w:p w14:paraId="6ACB4304" w14:textId="77777777" w:rsidR="00FC337C" w:rsidRDefault="00FC337C" w:rsidP="00A838E5"/>
    <w:p w14:paraId="5DFCD5CB" w14:textId="2B635B73" w:rsidR="00A838E5" w:rsidRDefault="00A838E5" w:rsidP="00A838E5">
      <w:pPr>
        <w:pStyle w:val="Ttulo4"/>
      </w:pPr>
      <w:bookmarkStart w:id="218" w:name="_Toc239927486"/>
      <w:r>
        <w:t xml:space="preserve">3.4.2.3 </w:t>
      </w:r>
      <w:r w:rsidR="00C8193B" w:rsidRPr="00A838E5">
        <w:t xml:space="preserve">Prueba de </w:t>
      </w:r>
      <w:r w:rsidR="007369CC">
        <w:t>Usabilidad</w:t>
      </w:r>
      <w:bookmarkEnd w:id="218"/>
    </w:p>
    <w:p w14:paraId="2A914ECD" w14:textId="62DEF1EB" w:rsidR="00AC6872" w:rsidRPr="00FC337C" w:rsidRDefault="00567CD2" w:rsidP="00A838E5">
      <w:pPr>
        <w:rPr>
          <w:i/>
          <w:sz w:val="24"/>
          <w:szCs w:val="24"/>
        </w:rPr>
      </w:pPr>
      <w:r w:rsidRPr="00FC337C">
        <w:rPr>
          <w:i/>
          <w:sz w:val="24"/>
          <w:szCs w:val="24"/>
        </w:rPr>
        <w:t>“</w:t>
      </w:r>
      <w:r w:rsidR="00AC6872" w:rsidRPr="00FC337C">
        <w:rPr>
          <w:i/>
          <w:sz w:val="24"/>
          <w:szCs w:val="24"/>
        </w:rPr>
        <w:t>Las pruebas de usabilidad deben verificar aprendizaje (</w:t>
      </w:r>
      <w:r w:rsidRPr="00FC337C">
        <w:rPr>
          <w:i/>
          <w:sz w:val="24"/>
          <w:szCs w:val="24"/>
        </w:rPr>
        <w:t>que tan fácil es para los usuarios realizar tareas básicas la primera vez que tienen contacto con el sistema</w:t>
      </w:r>
      <w:r w:rsidR="00AC6872" w:rsidRPr="00FC337C">
        <w:rPr>
          <w:i/>
          <w:sz w:val="24"/>
          <w:szCs w:val="24"/>
        </w:rPr>
        <w:t>)</w:t>
      </w:r>
      <w:r w:rsidRPr="00FC337C">
        <w:rPr>
          <w:i/>
          <w:sz w:val="24"/>
          <w:szCs w:val="24"/>
        </w:rPr>
        <w:t>, eficiencia  (una vez que los usuarios han aprendido algo del sistema, que tan rápido puedan llevar a cabo las tareas), manejo de errores</w:t>
      </w:r>
      <w:r w:rsidR="00FC337C" w:rsidRPr="00FC337C">
        <w:rPr>
          <w:i/>
          <w:sz w:val="24"/>
          <w:szCs w:val="24"/>
        </w:rPr>
        <w:t xml:space="preserve"> (cuantos errores comete</w:t>
      </w:r>
      <w:r w:rsidRPr="00FC337C">
        <w:rPr>
          <w:i/>
          <w:sz w:val="24"/>
          <w:szCs w:val="24"/>
        </w:rPr>
        <w:t xml:space="preserve"> el usuario, que tan graves son estos y que tan fácil es para el usuario recuperarse de ellos) y grado de satisfacción (que tan satisfactorio es usar el sistema).” </w:t>
      </w:r>
      <w:r w:rsidR="00EC4646">
        <w:rPr>
          <w:i/>
          <w:sz w:val="24"/>
          <w:szCs w:val="24"/>
        </w:rPr>
        <w:fldChar w:fldCharType="begin" w:fldLock="1"/>
      </w:r>
      <w:r w:rsidR="00EC4646">
        <w:rPr>
          <w:i/>
          <w:sz w:val="24"/>
          <w:szCs w:val="24"/>
        </w:rPr>
        <w:instrText>ADDIN CSL_CITATION { "citationItems" : [ { "id" : "ITEM-1", "itemData" : { "abstract" : "El Sistema Evaluador de CMM nace de la necesidad de que existiera un documento que explique en forma pr\u00e1ctica la aplicaci\u00f3n de las pr\u00e1cticas de calidad de CMM, ya que \u00e9stas son ambiguas y poco claras.\r\nEl sistema esta basado en una gran investigaci\u00f3n a trav\u00e9s de distintos textos sobre la forma correcta de aplicar las m\u00e9tricas de calidad en las empresas que desean mejorar su m\u00e9todo de desarrollo de software.", "author" : [ { "dropping-particle" : "", "family" : "Moreno \u00c1lvarez", "given" : "Jos\u00e9 Luis", "non-dropping-particle" : "", "parse-names" : false, "suffix" : "" } ], "id" : "ITEM-1", "issued" : { "date-parts" : [ [ "2004" ] ] }, "title" : "Aplicaci\u00f3n de un Sistema Experto para el desarrollo de Sistema Evaluador del modelo Capability Maturity Model (CMM) niveles dos y tres", "type" : "article-journal" }, "uris" : [ "http://www.mendeley.com/documents/?uuid=e216f7e5-7685-3321-8cc4-a88a327cda79" ] } ], "mendeley" : { "formattedCitation" : "(Moreno \u00c1lvarez, 2004)", "plainTextFormattedCitation" : "(Moreno \u00c1lvarez, 2004)" }, "properties" : { "noteIndex" : 0 }, "schema" : "https://github.com/citation-style-language/schema/raw/master/csl-citation.json" }</w:instrText>
      </w:r>
      <w:r w:rsidR="00EC4646">
        <w:rPr>
          <w:i/>
          <w:sz w:val="24"/>
          <w:szCs w:val="24"/>
        </w:rPr>
        <w:fldChar w:fldCharType="separate"/>
      </w:r>
      <w:r w:rsidR="00EC4646" w:rsidRPr="00EC4646">
        <w:rPr>
          <w:noProof/>
          <w:sz w:val="24"/>
          <w:szCs w:val="24"/>
        </w:rPr>
        <w:t>(Moreno Álvarez, 2004)</w:t>
      </w:r>
      <w:r w:rsidR="00EC4646">
        <w:rPr>
          <w:i/>
          <w:sz w:val="24"/>
          <w:szCs w:val="24"/>
        </w:rPr>
        <w:fldChar w:fldCharType="end"/>
      </w:r>
    </w:p>
    <w:p w14:paraId="7E7204E7" w14:textId="77777777" w:rsidR="005C0CD4" w:rsidRDefault="005C0CD4" w:rsidP="00900E61"/>
    <w:p w14:paraId="1198CB52" w14:textId="77777777" w:rsidR="00EC4646" w:rsidRDefault="00EC4646"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E40EAAD" w14:textId="7864ADFB" w:rsidR="003F1952" w:rsidRPr="00C661D5" w:rsidRDefault="000C1B85">
      <w:pPr>
        <w:pStyle w:val="Ttulo1"/>
        <w:numPr>
          <w:ilvl w:val="0"/>
          <w:numId w:val="11"/>
        </w:numPr>
        <w:ind w:hanging="432"/>
        <w:rPr>
          <w:b w:val="0"/>
        </w:rPr>
      </w:pPr>
      <w:r w:rsidRPr="00C661D5">
        <w:lastRenderedPageBreak/>
        <w:t>RESULTADOS</w:t>
      </w:r>
      <w:bookmarkEnd w:id="211"/>
      <w:bookmarkEnd w:id="212"/>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5D9AB02B" w:rsidR="003F1952" w:rsidRPr="00C661D5" w:rsidRDefault="00727C60">
      <w:pPr>
        <w:rPr>
          <w:color w:val="A6A6A6"/>
          <w:sz w:val="24"/>
          <w:szCs w:val="24"/>
        </w:rPr>
      </w:pPr>
      <w:r>
        <w:rPr>
          <w:color w:val="A6A6A6"/>
          <w:sz w:val="24"/>
          <w:szCs w:val="24"/>
        </w:rPr>
        <w:t>ANALIZAR LOS RESULTADOS DE LAS PRUEBAS</w:t>
      </w: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219" w:name="_Toc497478926"/>
      <w:bookmarkStart w:id="220" w:name="_Toc497479969"/>
      <w:r w:rsidRPr="00C661D5">
        <w:lastRenderedPageBreak/>
        <w:t>CONCLUSIONES</w:t>
      </w:r>
      <w:bookmarkEnd w:id="219"/>
      <w:bookmarkEnd w:id="220"/>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58F7D13B" w14:textId="77777777" w:rsidR="00727C60" w:rsidRDefault="00727C60" w:rsidP="00727C60">
      <w:pPr>
        <w:rPr>
          <w:lang w:val="es-ES" w:eastAsia="ar-SA"/>
        </w:rPr>
      </w:pPr>
      <w:r>
        <w:rPr>
          <w:lang w:val="es-ES" w:eastAsia="ar-SA"/>
        </w:rPr>
        <w:t>El uso de arquitecturas MVC (Modelo-Vista-Controlador) hacen que el desarrollo sea más sencillo de llevar a cabo, además de presentar una estructura comprensible del proyecto que puede ser de ayuda para que otro desarrollador complemente.</w:t>
      </w:r>
    </w:p>
    <w:p w14:paraId="3622A2FE" w14:textId="77777777" w:rsidR="00727C60" w:rsidRDefault="00727C60" w:rsidP="00727C60">
      <w:pPr>
        <w:rPr>
          <w:lang w:val="es-ES" w:eastAsia="ar-SA"/>
        </w:rPr>
      </w:pPr>
    </w:p>
    <w:p w14:paraId="69D3CCF4" w14:textId="77777777" w:rsidR="00727C60" w:rsidRDefault="00727C60" w:rsidP="00727C60">
      <w:pPr>
        <w:rPr>
          <w:lang w:val="es-ES" w:eastAsia="ar-SA"/>
        </w:rPr>
      </w:pPr>
      <w:r>
        <w:rPr>
          <w:lang w:val="es-ES" w:eastAsia="ar-SA"/>
        </w:rPr>
        <w:t xml:space="preserve">El Framework </w:t>
      </w:r>
      <w:proofErr w:type="spellStart"/>
      <w:r>
        <w:rPr>
          <w:lang w:val="es-ES" w:eastAsia="ar-SA"/>
        </w:rPr>
        <w:t>PrimeFaces</w:t>
      </w:r>
      <w:proofErr w:type="spellEnd"/>
      <w:r>
        <w:rPr>
          <w:lang w:val="es-ES" w:eastAsia="ar-SA"/>
        </w:rPr>
        <w:t xml:space="preserve"> contiene muchas opciones para presentar la información de manera más elegante y dinámica, aunque su documentación es pobre los foros se convierten en la mejor salida.</w:t>
      </w:r>
    </w:p>
    <w:p w14:paraId="7D6A8EF1" w14:textId="77777777" w:rsidR="00727C60" w:rsidRDefault="00727C60" w:rsidP="00727C60">
      <w:pPr>
        <w:rPr>
          <w:lang w:val="es-ES" w:eastAsia="ar-SA"/>
        </w:rPr>
      </w:pPr>
    </w:p>
    <w:p w14:paraId="7BFABFBD" w14:textId="77777777" w:rsidR="00727C60" w:rsidRDefault="00727C60" w:rsidP="00727C60">
      <w:pPr>
        <w:rPr>
          <w:lang w:val="es-ES" w:eastAsia="ar-SA"/>
        </w:rPr>
      </w:pPr>
      <w:r>
        <w:rPr>
          <w:lang w:val="es-ES" w:eastAsia="ar-SA"/>
        </w:rPr>
        <w:t xml:space="preserve">Al realizar la aplicación web usando Java, </w:t>
      </w:r>
      <w:proofErr w:type="spellStart"/>
      <w:r>
        <w:rPr>
          <w:lang w:val="es-ES" w:eastAsia="ar-SA"/>
        </w:rPr>
        <w:t>PrimeFaces</w:t>
      </w:r>
      <w:proofErr w:type="spellEnd"/>
      <w:r>
        <w:rPr>
          <w:lang w:val="es-ES" w:eastAsia="ar-SA"/>
        </w:rPr>
        <w:t xml:space="preserve"> y </w:t>
      </w:r>
      <w:proofErr w:type="spellStart"/>
      <w:r>
        <w:rPr>
          <w:lang w:val="es-ES" w:eastAsia="ar-SA"/>
        </w:rPr>
        <w:t>Postgresql</w:t>
      </w:r>
      <w:proofErr w:type="spellEnd"/>
      <w:r>
        <w:rPr>
          <w:lang w:val="es-ES" w:eastAsia="ar-SA"/>
        </w:rPr>
        <w:t xml:space="preserve"> se obtiene una aplicación elegante, escalable y segura, pero es indispensable tener claridad de procesos y reglas de sintaxis que implementa cada uno de ellos.</w:t>
      </w:r>
    </w:p>
    <w:p w14:paraId="3E1B41E1" w14:textId="7E04F5D2" w:rsidR="003F1952" w:rsidRPr="00727C60" w:rsidRDefault="003F1952">
      <w:pPr>
        <w:spacing w:line="276" w:lineRule="auto"/>
        <w:jc w:val="left"/>
        <w:rPr>
          <w:sz w:val="24"/>
          <w:szCs w:val="24"/>
          <w:lang w:val="es-ES"/>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221" w:name="_Toc497478927"/>
      <w:bookmarkStart w:id="222" w:name="_Toc497479970"/>
      <w:r w:rsidRPr="00C661D5">
        <w:lastRenderedPageBreak/>
        <w:t>RECOMENDACIONES</w:t>
      </w:r>
      <w:bookmarkEnd w:id="221"/>
      <w:bookmarkEnd w:id="222"/>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5DDEBCD9" w14:textId="77777777" w:rsidR="00D157E6" w:rsidRDefault="00D157E6">
      <w:pPr>
        <w:rPr>
          <w:sz w:val="24"/>
          <w:szCs w:val="24"/>
        </w:rPr>
      </w:pPr>
    </w:p>
    <w:p w14:paraId="44FFCAE4" w14:textId="576E2399" w:rsidR="00D157E6" w:rsidRPr="00C661D5" w:rsidRDefault="00D157E6">
      <w:pPr>
        <w:rPr>
          <w:sz w:val="24"/>
          <w:szCs w:val="24"/>
        </w:rPr>
      </w:pPr>
      <w:r>
        <w:rPr>
          <w:sz w:val="24"/>
          <w:szCs w:val="24"/>
        </w:rPr>
        <w:t>Adaptar un servidor público por parte de las Unidades Tecnológicas de Santander para</w:t>
      </w:r>
      <w:r w:rsidR="00F25504">
        <w:rPr>
          <w:sz w:val="24"/>
          <w:szCs w:val="24"/>
        </w:rPr>
        <w:t xml:space="preserve"> </w:t>
      </w:r>
      <w:r w:rsidR="00B32892">
        <w:rPr>
          <w:sz w:val="24"/>
          <w:szCs w:val="24"/>
        </w:rPr>
        <w:t xml:space="preserve">que </w:t>
      </w:r>
      <w:r w:rsidR="00F25504">
        <w:rPr>
          <w:sz w:val="24"/>
          <w:szCs w:val="24"/>
        </w:rPr>
        <w:t>los estudiantes</w:t>
      </w:r>
      <w:r w:rsidR="00B32892">
        <w:rPr>
          <w:sz w:val="24"/>
          <w:szCs w:val="24"/>
        </w:rPr>
        <w:t xml:space="preserve"> realicen</w:t>
      </w:r>
      <w:r>
        <w:rPr>
          <w:sz w:val="24"/>
          <w:szCs w:val="24"/>
        </w:rPr>
        <w:t xml:space="preserve"> el desarrollo, pruebas y presentación del producto software </w:t>
      </w:r>
      <w:r w:rsidR="00B32892">
        <w:rPr>
          <w:sz w:val="24"/>
          <w:szCs w:val="24"/>
        </w:rPr>
        <w:t>que será el producto final entregado como proyecto de grado</w:t>
      </w: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223" w:name="_Toc497478928"/>
      <w:bookmarkStart w:id="224" w:name="_Toc497479971"/>
      <w:r w:rsidRPr="00C661D5">
        <w:lastRenderedPageBreak/>
        <w:t>REFERENCIAS BIBLIOGRÁFICAS</w:t>
      </w:r>
      <w:bookmarkEnd w:id="223"/>
      <w:bookmarkEnd w:id="224"/>
    </w:p>
    <w:p w14:paraId="389DEE86" w14:textId="77777777" w:rsidR="00575739" w:rsidRPr="00575739" w:rsidRDefault="00575739" w:rsidP="00575739"/>
    <w:p w14:paraId="591FD30B" w14:textId="4E7C0343" w:rsidR="00EC4646" w:rsidRPr="00EC4646" w:rsidRDefault="00575739" w:rsidP="00EC4646">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EC4646">
      <w:pPr>
        <w:autoSpaceDE w:val="0"/>
        <w:autoSpaceDN w:val="0"/>
        <w:adjustRightInd w:val="0"/>
        <w:spacing w:line="480" w:lineRule="auto"/>
        <w:ind w:left="480" w:hanging="480"/>
        <w:rPr>
          <w:noProof/>
          <w:sz w:val="24"/>
          <w:szCs w:val="24"/>
        </w:rPr>
      </w:pPr>
      <w:r w:rsidRPr="0053241B">
        <w:rPr>
          <w:noProof/>
          <w:sz w:val="24"/>
          <w:szCs w:val="24"/>
          <w:lang w:val="en-US"/>
        </w:rPr>
        <w:lastRenderedPageBreak/>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Palomino Zuluaga, K. C., &amp; Arango Aramburo, S. (2011). ESTUDIO DEL </w:t>
      </w:r>
      <w:r w:rsidRPr="00EC4646">
        <w:rPr>
          <w:noProof/>
          <w:sz w:val="24"/>
          <w:szCs w:val="24"/>
        </w:rPr>
        <w:lastRenderedPageBreak/>
        <w:t>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Retrieved July 2, 2017, from http://internacional.elpais.com/internacional/2013/06/10/actualidad/1370853710_349931.html</w:t>
      </w:r>
    </w:p>
    <w:p w14:paraId="651AC171" w14:textId="77777777" w:rsidR="00EC4646" w:rsidRPr="00EC4646" w:rsidRDefault="00EC4646" w:rsidP="00EC4646">
      <w:pPr>
        <w:autoSpaceDE w:val="0"/>
        <w:autoSpaceDN w:val="0"/>
        <w:adjustRightInd w:val="0"/>
        <w:spacing w:line="48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7CB31D75" w14:textId="1DF3C061" w:rsidR="003F1952" w:rsidRPr="00C661D5" w:rsidRDefault="00575739" w:rsidP="00EC4646">
      <w:pPr>
        <w:autoSpaceDE w:val="0"/>
        <w:autoSpaceDN w:val="0"/>
        <w:adjustRightInd w:val="0"/>
        <w:spacing w:line="480" w:lineRule="auto"/>
        <w:ind w:left="480" w:hanging="48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225" w:name="_Toc497478929"/>
      <w:bookmarkStart w:id="226" w:name="_Toc497479972"/>
      <w:r w:rsidRPr="00C661D5">
        <w:lastRenderedPageBreak/>
        <w:t>ANEXOS</w:t>
      </w:r>
      <w:bookmarkEnd w:id="225"/>
      <w:bookmarkEnd w:id="226"/>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uario de Windows" w:date="2017-11-28T15:25:00Z" w:initials="UdW">
    <w:p w14:paraId="49B8154C" w14:textId="7F00FF16" w:rsidR="000B58FB" w:rsidRDefault="000B58FB">
      <w:pPr>
        <w:pStyle w:val="Textocomentario"/>
      </w:pPr>
      <w:r>
        <w:rPr>
          <w:rStyle w:val="Refdecomentario"/>
        </w:rPr>
        <w:annotationRef/>
      </w:r>
      <w:r>
        <w:t>Cambiar el Director por Roberto Carvajal Salamanca</w:t>
      </w:r>
    </w:p>
  </w:comment>
  <w:comment w:id="2" w:author="elkin" w:date="2017-11-02T23:05:00Z" w:initials="e">
    <w:p w14:paraId="43649700" w14:textId="2F2CDAA3" w:rsidR="000B58FB" w:rsidRDefault="000B58FB">
      <w:pPr>
        <w:pStyle w:val="Textocomentario"/>
      </w:pPr>
      <w:r>
        <w:rPr>
          <w:rStyle w:val="Refdecomentario"/>
        </w:rPr>
        <w:annotationRef/>
      </w:r>
      <w:r>
        <w:t>Agregar figuras</w:t>
      </w:r>
    </w:p>
  </w:comment>
  <w:comment w:id="3" w:author="Usuario de Windows" w:date="2017-11-28T15:26:00Z" w:initials="UdW">
    <w:p w14:paraId="6446E201" w14:textId="10065840" w:rsidR="000B58FB" w:rsidRDefault="000B58FB">
      <w:pPr>
        <w:pStyle w:val="Textocomentario"/>
      </w:pPr>
      <w:r>
        <w:rPr>
          <w:rStyle w:val="Refdecomentario"/>
        </w:rPr>
        <w:annotationRef/>
      </w:r>
      <w:r>
        <w:t>Esto va en hoja aparte</w:t>
      </w:r>
    </w:p>
  </w:comment>
  <w:comment w:id="6" w:author="Usuario de Windows" w:date="2017-11-28T15:28:00Z" w:initials="UdW">
    <w:p w14:paraId="5E743DC7" w14:textId="4E9FE889" w:rsidR="000B58FB" w:rsidRDefault="000B58FB">
      <w:pPr>
        <w:pStyle w:val="Textocomentario"/>
      </w:pPr>
      <w:r>
        <w:rPr>
          <w:rStyle w:val="Refdecomentario"/>
        </w:rPr>
        <w:annotationRef/>
      </w:r>
      <w:r>
        <w:t>Organizar la idea. Empezar por indicar que las UTS tienen buena imagen académica a nivel departamental y nacional, continuar diciendo que internamente algunos procesos son lentos y colocar puntuación acá. Para los docentes algunos procesos que ellos llevan a cabo pueden mejorarse.</w:t>
      </w:r>
    </w:p>
  </w:comment>
  <w:comment w:id="7" w:author="Usuario de Windows" w:date="2017-11-28T15:44:00Z" w:initials="UdW">
    <w:p w14:paraId="67A89E4B" w14:textId="043C2A11" w:rsidR="000B58FB" w:rsidRDefault="000B58FB">
      <w:pPr>
        <w:pStyle w:val="Textocomentario"/>
      </w:pPr>
      <w:r>
        <w:rPr>
          <w:rStyle w:val="Refdecomentario"/>
        </w:rPr>
        <w:annotationRef/>
      </w:r>
      <w:r>
        <w:t>Se caracteriza por ser dificultoso y por requerir bastante tiempo para su desarrollo</w:t>
      </w:r>
    </w:p>
  </w:comment>
  <w:comment w:id="8" w:author="Usuario de Windows" w:date="2017-11-28T15:46:00Z" w:initials="UdW">
    <w:p w14:paraId="0CB919D3" w14:textId="58F35C3D" w:rsidR="000B58FB" w:rsidRDefault="000B58FB">
      <w:pPr>
        <w:pStyle w:val="Textocomentario"/>
      </w:pPr>
      <w:r>
        <w:rPr>
          <w:rStyle w:val="Refdecomentario"/>
        </w:rPr>
        <w:annotationRef/>
      </w:r>
      <w:r>
        <w:t>Punto seguido</w:t>
      </w:r>
    </w:p>
  </w:comment>
  <w:comment w:id="9" w:author="Usuario de Windows" w:date="2017-11-28T15:45:00Z" w:initials="UdW">
    <w:p w14:paraId="2A196E7C" w14:textId="00F53B8F" w:rsidR="000B58FB" w:rsidRDefault="000B58FB">
      <w:pPr>
        <w:pStyle w:val="Textocomentario"/>
      </w:pPr>
      <w:r>
        <w:rPr>
          <w:rStyle w:val="Refdecomentario"/>
        </w:rPr>
        <w:annotationRef/>
      </w:r>
      <w:r>
        <w:t>Se consideró la necesidad de</w:t>
      </w:r>
    </w:p>
  </w:comment>
  <w:comment w:id="10" w:author="Usuario de Windows" w:date="2017-11-28T15:46:00Z" w:initials="UdW">
    <w:p w14:paraId="5AFA8868" w14:textId="0CEE71E6" w:rsidR="000B58FB" w:rsidRDefault="000B58FB">
      <w:pPr>
        <w:pStyle w:val="Textocomentario"/>
      </w:pPr>
      <w:r>
        <w:rPr>
          <w:rStyle w:val="Refdecomentario"/>
        </w:rPr>
        <w:annotationRef/>
      </w:r>
      <w:r>
        <w:t>Que agilice y mejore el proceso, evitando gastos excesivos de tiempo a la hora de realizar cambios y mejorando el servicio como tal.</w:t>
      </w:r>
    </w:p>
  </w:comment>
  <w:comment w:id="11" w:author="Usuario de Windows" w:date="2017-11-28T15:48:00Z" w:initials="UdW">
    <w:p w14:paraId="32943961" w14:textId="18A3914C" w:rsidR="000B58FB" w:rsidRDefault="000B58FB">
      <w:pPr>
        <w:pStyle w:val="Textocomentario"/>
      </w:pPr>
      <w:r>
        <w:rPr>
          <w:rStyle w:val="Refdecomentario"/>
        </w:rPr>
        <w:annotationRef/>
      </w:r>
      <w:r>
        <w:t xml:space="preserve">  A partir de una arquitectura de alto nivel, la cual establece  …</w:t>
      </w:r>
    </w:p>
  </w:comment>
  <w:comment w:id="12" w:author="Usuario de Windows" w:date="2017-11-28T15:49:00Z" w:initials="UdW">
    <w:p w14:paraId="5609CD27" w14:textId="049C4AFA" w:rsidR="000B58FB" w:rsidRDefault="000B58FB">
      <w:pPr>
        <w:pStyle w:val="Textocomentario"/>
      </w:pPr>
      <w:r>
        <w:rPr>
          <w:rStyle w:val="Refdecomentario"/>
        </w:rPr>
        <w:annotationRef/>
      </w:r>
      <w:r>
        <w:t>El resultado de este proyecto será un software….</w:t>
      </w:r>
    </w:p>
  </w:comment>
  <w:comment w:id="13" w:author="Usuario de Windows" w:date="2017-11-28T15:50:00Z" w:initials="UdW">
    <w:p w14:paraId="7AF5191B" w14:textId="1C0C0BED" w:rsidR="000B58FB" w:rsidRDefault="000B58FB">
      <w:pPr>
        <w:pStyle w:val="Textocomentario"/>
      </w:pPr>
      <w:r>
        <w:rPr>
          <w:rStyle w:val="Refdecomentario"/>
        </w:rPr>
        <w:annotationRef/>
      </w:r>
      <w:r>
        <w:t>Punto seguido.</w:t>
      </w:r>
    </w:p>
  </w:comment>
  <w:comment w:id="14" w:author="Usuario de Windows" w:date="2017-11-28T15:52:00Z" w:initials="UdW">
    <w:p w14:paraId="7F984E14" w14:textId="449C4302" w:rsidR="000B58FB" w:rsidRDefault="000B58FB" w:rsidP="001A0BFD">
      <w:pPr>
        <w:pStyle w:val="Textocomentario"/>
      </w:pPr>
      <w:r>
        <w:rPr>
          <w:rStyle w:val="Refdecomentario"/>
        </w:rPr>
        <w:annotationRef/>
      </w:r>
      <w:r>
        <w:t>La finalidad es agilizar el procedimiento actualmente utilizado, el cual se apoya únicamente en herramientas ofimáticas.</w:t>
      </w:r>
    </w:p>
    <w:p w14:paraId="5434A762" w14:textId="23D6B988" w:rsidR="000B58FB" w:rsidRDefault="000B58FB">
      <w:pPr>
        <w:pStyle w:val="Textocomentario"/>
      </w:pPr>
    </w:p>
  </w:comment>
  <w:comment w:id="17" w:author="Usuario de Windows" w:date="2017-11-28T15:56:00Z" w:initials="UdW">
    <w:p w14:paraId="1F81D731" w14:textId="055DED18" w:rsidR="000B58FB" w:rsidRDefault="000B58FB">
      <w:pPr>
        <w:pStyle w:val="Textocomentario"/>
      </w:pPr>
      <w:r>
        <w:rPr>
          <w:rStyle w:val="Refdecomentario"/>
        </w:rPr>
        <w:annotationRef/>
      </w:r>
      <w:r>
        <w:t>están</w:t>
      </w:r>
    </w:p>
  </w:comment>
  <w:comment w:id="18" w:author="Usuario de Windows" w:date="2017-11-28T15:55:00Z" w:initials="UdW">
    <w:p w14:paraId="5F5EBD7D" w14:textId="2861D9BE" w:rsidR="000B58FB" w:rsidRDefault="000B58FB">
      <w:pPr>
        <w:pStyle w:val="Textocomentario"/>
      </w:pPr>
      <w:r>
        <w:rPr>
          <w:rStyle w:val="Refdecomentario"/>
        </w:rPr>
        <w:annotationRef/>
      </w:r>
      <w:r>
        <w:t>Procesos de las organizaciones</w:t>
      </w:r>
    </w:p>
  </w:comment>
  <w:comment w:id="19" w:author="Usuario de Windows" w:date="2017-11-28T15:53:00Z" w:initials="UdW">
    <w:p w14:paraId="39C38C7A" w14:textId="307BFC11" w:rsidR="000B58FB" w:rsidRDefault="000B58FB">
      <w:pPr>
        <w:pStyle w:val="Textocomentario"/>
      </w:pPr>
      <w:r>
        <w:rPr>
          <w:rStyle w:val="Refdecomentario"/>
        </w:rPr>
        <w:annotationRef/>
      </w:r>
      <w:r>
        <w:t xml:space="preserve">que  hasta hace unos años eran la única alternativa, </w:t>
      </w:r>
    </w:p>
  </w:comment>
  <w:comment w:id="20" w:author="Usuario de Windows" w:date="2017-11-28T15:56:00Z" w:initials="UdW">
    <w:p w14:paraId="418C227D" w14:textId="0B86DCE2" w:rsidR="000B58FB" w:rsidRDefault="000B58FB">
      <w:pPr>
        <w:pStyle w:val="Textocomentario"/>
      </w:pPr>
      <w:r>
        <w:rPr>
          <w:rStyle w:val="Refdecomentario"/>
        </w:rPr>
        <w:annotationRef/>
      </w:r>
      <w:r>
        <w:t>en sus respectivas áreas.</w:t>
      </w:r>
    </w:p>
  </w:comment>
  <w:comment w:id="21" w:author="Usuario de Windows" w:date="2017-11-28T15:57:00Z" w:initials="UdW">
    <w:p w14:paraId="4FD482AC" w14:textId="714F03EB" w:rsidR="000B58FB" w:rsidRDefault="000B58FB">
      <w:pPr>
        <w:pStyle w:val="Textocomentario"/>
      </w:pPr>
      <w:r>
        <w:rPr>
          <w:rStyle w:val="Refdecomentario"/>
        </w:rPr>
        <w:annotationRef/>
      </w:r>
      <w:r>
        <w:t xml:space="preserve">mejorar </w:t>
      </w:r>
    </w:p>
  </w:comment>
  <w:comment w:id="22" w:author="Usuario de Windows" w:date="2017-11-28T15:59:00Z" w:initials="UdW">
    <w:p w14:paraId="7F563F96" w14:textId="730F27A5" w:rsidR="000B58FB" w:rsidRDefault="000B58FB">
      <w:pPr>
        <w:pStyle w:val="Textocomentario"/>
      </w:pPr>
      <w:r>
        <w:rPr>
          <w:rStyle w:val="Refdecomentario"/>
        </w:rPr>
        <w:annotationRef/>
      </w:r>
      <w:r>
        <w:t>eficiencia en sus actuaciones y de esta manera ser considerado uno de los referentes educativos de la región.</w:t>
      </w:r>
    </w:p>
  </w:comment>
  <w:comment w:id="23" w:author="Usuario de Windows" w:date="2017-11-28T16:02:00Z" w:initials="UdW">
    <w:p w14:paraId="2770E346" w14:textId="68926A55" w:rsidR="000B58FB" w:rsidRDefault="000B58FB">
      <w:pPr>
        <w:pStyle w:val="Textocomentario"/>
      </w:pPr>
      <w:r>
        <w:rPr>
          <w:rStyle w:val="Refdecomentario"/>
        </w:rPr>
        <w:annotationRef/>
      </w:r>
      <w:r>
        <w:t>Se decide</w:t>
      </w:r>
    </w:p>
  </w:comment>
  <w:comment w:id="24" w:author="Usuario de Windows" w:date="2017-11-28T16:02:00Z" w:initials="UdW">
    <w:p w14:paraId="54063ACF" w14:textId="53F8E1C7" w:rsidR="000B58FB" w:rsidRDefault="000B58FB">
      <w:pPr>
        <w:pStyle w:val="Textocomentario"/>
      </w:pPr>
      <w:r>
        <w:rPr>
          <w:rStyle w:val="Refdecomentario"/>
        </w:rPr>
        <w:annotationRef/>
      </w:r>
      <w:r>
        <w:t>Se hace referencia</w:t>
      </w:r>
    </w:p>
  </w:comment>
  <w:comment w:id="25" w:author="Usuario de Windows" w:date="2017-11-28T16:05:00Z" w:initials="UdW">
    <w:p w14:paraId="5C8DFE6F" w14:textId="05AA9D81" w:rsidR="000B58FB" w:rsidRDefault="000B58FB">
      <w:pPr>
        <w:pStyle w:val="Textocomentario"/>
      </w:pPr>
      <w:r>
        <w:rPr>
          <w:rStyle w:val="Refdecomentario"/>
        </w:rPr>
        <w:annotationRef/>
      </w:r>
      <w:r>
        <w:t>Diligenciar el formato R-DC-54 trae consigo una serie de tareas de planeación largas y a veces confusas de plasmar. Realizar cambios al formato es otra tarea que toma tiempo y a veces los docentes deciden volver a diligenciar el formato que intentar modificarlo.</w:t>
      </w:r>
    </w:p>
  </w:comment>
  <w:comment w:id="26" w:author="Usuario de Windows" w:date="2017-11-28T16:08:00Z" w:initials="UdW">
    <w:p w14:paraId="7D6917DB" w14:textId="370E5BDF" w:rsidR="000B58FB" w:rsidRDefault="000B58FB">
      <w:pPr>
        <w:pStyle w:val="Textocomentario"/>
      </w:pPr>
      <w:r>
        <w:rPr>
          <w:rStyle w:val="Refdecomentario"/>
        </w:rPr>
        <w:annotationRef/>
      </w:r>
      <w:r>
        <w:t>para la gestión del formato ……</w:t>
      </w:r>
    </w:p>
  </w:comment>
  <w:comment w:id="31" w:author="Usuario de Windows" w:date="2017-11-28T16:23:00Z" w:initials="UdW">
    <w:p w14:paraId="475E6DF3" w14:textId="5DF3A1D8" w:rsidR="000B58FB" w:rsidRDefault="000B58FB">
      <w:pPr>
        <w:pStyle w:val="Textocomentario"/>
      </w:pPr>
      <w:r>
        <w:rPr>
          <w:rStyle w:val="Refdecomentario"/>
        </w:rPr>
        <w:annotationRef/>
      </w:r>
      <w:r>
        <w:t>sin importar que se use</w:t>
      </w:r>
    </w:p>
  </w:comment>
  <w:comment w:id="34" w:author="Usuario de Windows" w:date="2017-11-28T16:25:00Z" w:initials="UdW">
    <w:p w14:paraId="6694D66D" w14:textId="3033E40A" w:rsidR="000B58FB" w:rsidRDefault="000B58FB">
      <w:pPr>
        <w:pStyle w:val="Textocomentario"/>
      </w:pPr>
      <w:r>
        <w:rPr>
          <w:rStyle w:val="Refdecomentario"/>
        </w:rPr>
        <w:annotationRef/>
      </w:r>
      <w:r>
        <w:t>se plantean los principales hallazgos encontrados al realizar una entrevista a algunos docentes. Con base en sus respuestas se determinaron las siguientes debilidades o falencias en el método actual de trabajo:</w:t>
      </w:r>
    </w:p>
  </w:comment>
  <w:comment w:id="47" w:author="Usuario de Windows" w:date="2017-11-28T16:43:00Z" w:initials="UdW">
    <w:p w14:paraId="0163A8D9" w14:textId="7F236E0B" w:rsidR="000B58FB" w:rsidRDefault="000B58FB">
      <w:pPr>
        <w:pStyle w:val="Textocomentario"/>
      </w:pPr>
      <w:r>
        <w:rPr>
          <w:rStyle w:val="Refdecomentario"/>
        </w:rPr>
        <w:annotationRef/>
      </w:r>
      <w:r>
        <w:t xml:space="preserve">esto es una exageración y es mejor cambiarla. </w:t>
      </w:r>
    </w:p>
  </w:comment>
  <w:comment w:id="48" w:author="Usuario de Windows" w:date="2017-11-28T16:45:00Z" w:initials="UdW">
    <w:p w14:paraId="0D41A9D7" w14:textId="390F3E3E" w:rsidR="000B58FB" w:rsidRDefault="000B58FB">
      <w:pPr>
        <w:pStyle w:val="Textocomentario"/>
      </w:pPr>
      <w:r>
        <w:rPr>
          <w:rStyle w:val="Refdecomentario"/>
        </w:rPr>
        <w:annotationRef/>
      </w:r>
      <w:r>
        <w:t>Esto es mentira…. Son menos versiones. Máximo 10 y eso en alguna situación especial que se presentó</w:t>
      </w:r>
    </w:p>
  </w:comment>
  <w:comment w:id="57" w:author="Usuario de Windows" w:date="2017-11-28T16:49:00Z" w:initials="UdW">
    <w:p w14:paraId="18D390E4" w14:textId="1571EAA2" w:rsidR="000B58FB" w:rsidRDefault="000B58FB">
      <w:pPr>
        <w:pStyle w:val="Textocomentario"/>
      </w:pPr>
      <w:r>
        <w:rPr>
          <w:rStyle w:val="Refdecomentario"/>
        </w:rPr>
        <w:annotationRef/>
      </w:r>
      <w:r>
        <w:t>No usar redacción en primera persona. Usar siempre tercera persona. En este caso cambiar por “se decidió utilizar”</w:t>
      </w:r>
    </w:p>
  </w:comment>
  <w:comment w:id="62" w:author="Usuario de Windows" w:date="2017-11-28T16:50:00Z" w:initials="UdW">
    <w:p w14:paraId="4E430FBC" w14:textId="6CD9CCF8" w:rsidR="000B58FB" w:rsidRDefault="000B58FB">
      <w:pPr>
        <w:pStyle w:val="Textocomentario"/>
      </w:pPr>
      <w:r>
        <w:rPr>
          <w:rStyle w:val="Refdecomentario"/>
        </w:rPr>
        <w:annotationRef/>
      </w:r>
      <w:r>
        <w:t xml:space="preserve">Recuerden que a nivel de ingeniería no se  realizan prototipos. </w:t>
      </w:r>
      <w:proofErr w:type="spellStart"/>
      <w:r>
        <w:t>Uds</w:t>
      </w:r>
      <w:proofErr w:type="spellEnd"/>
      <w:r>
        <w:t xml:space="preserve"> realizan desarrollos completos.</w:t>
      </w:r>
    </w:p>
  </w:comment>
  <w:comment w:id="63" w:author="Usuario de Windows" w:date="2017-11-28T17:21:00Z" w:initials="UdW">
    <w:p w14:paraId="338D28C9" w14:textId="696B57D0" w:rsidR="000B58FB" w:rsidRDefault="000B58FB">
      <w:pPr>
        <w:pStyle w:val="Textocomentario"/>
      </w:pPr>
      <w:r>
        <w:rPr>
          <w:rStyle w:val="Refdecomentario"/>
        </w:rPr>
        <w:annotationRef/>
      </w:r>
      <w:r>
        <w:t>Horario de clases</w:t>
      </w:r>
    </w:p>
  </w:comment>
  <w:comment w:id="64" w:author="Usuario de Windows" w:date="2017-11-28T17:21:00Z" w:initials="UdW">
    <w:p w14:paraId="5614C1F8" w14:textId="20917FFB" w:rsidR="000B58FB" w:rsidRDefault="000B58FB">
      <w:pPr>
        <w:pStyle w:val="Textocomentario"/>
      </w:pPr>
      <w:r>
        <w:rPr>
          <w:rStyle w:val="Refdecomentario"/>
        </w:rPr>
        <w:annotationRef/>
      </w:r>
      <w:r>
        <w:t>docente. Este proceso depende ….</w:t>
      </w:r>
    </w:p>
  </w:comment>
  <w:comment w:id="65" w:author="Usuario de Windows" w:date="2017-11-28T17:22:00Z" w:initials="UdW">
    <w:p w14:paraId="08E78F29" w14:textId="650A0F20" w:rsidR="000B58FB" w:rsidRDefault="000B58FB">
      <w:pPr>
        <w:pStyle w:val="Textocomentario"/>
      </w:pPr>
      <w:r>
        <w:rPr>
          <w:rStyle w:val="Refdecomentario"/>
        </w:rPr>
        <w:annotationRef/>
      </w:r>
      <w:r>
        <w:t>Quitar los dos puntos</w:t>
      </w:r>
    </w:p>
  </w:comment>
  <w:comment w:id="66" w:author="Usuario de Windows" w:date="2017-11-28T17:22:00Z" w:initials="UdW">
    <w:p w14:paraId="4DF31C6F" w14:textId="0296B80D" w:rsidR="000B58FB" w:rsidRDefault="000B58FB">
      <w:pPr>
        <w:pStyle w:val="Textocomentario"/>
      </w:pPr>
      <w:r>
        <w:rPr>
          <w:rStyle w:val="Refdecomentario"/>
        </w:rPr>
        <w:annotationRef/>
      </w:r>
    </w:p>
  </w:comment>
  <w:comment w:id="67" w:author="Usuario de Windows" w:date="2017-11-28T17:22:00Z" w:initials="UdW">
    <w:p w14:paraId="6B1F8983" w14:textId="33EB48AD" w:rsidR="000B58FB" w:rsidRDefault="000B58FB">
      <w:pPr>
        <w:pStyle w:val="Textocomentario"/>
      </w:pPr>
      <w:r>
        <w:rPr>
          <w:rStyle w:val="Refdecomentario"/>
        </w:rPr>
        <w:annotationRef/>
      </w:r>
    </w:p>
  </w:comment>
  <w:comment w:id="68" w:author="Usuario de Windows" w:date="2017-11-28T17:22:00Z" w:initials="UdW">
    <w:p w14:paraId="644FD668" w14:textId="38D88042" w:rsidR="000B58FB" w:rsidRDefault="000B58FB">
      <w:pPr>
        <w:pStyle w:val="Textocomentario"/>
      </w:pPr>
      <w:r>
        <w:rPr>
          <w:rStyle w:val="Refdecomentario"/>
        </w:rPr>
        <w:annotationRef/>
      </w:r>
      <w:r>
        <w:t>Quitar dos puntos</w:t>
      </w:r>
    </w:p>
  </w:comment>
  <w:comment w:id="75" w:author="Usuario de Windows" w:date="2017-11-28T18:35:00Z" w:initials="UdW">
    <w:p w14:paraId="67DA4D72" w14:textId="28D25A17" w:rsidR="000B58FB" w:rsidRDefault="000B58FB">
      <w:pPr>
        <w:pStyle w:val="Textocomentario"/>
      </w:pPr>
      <w:r>
        <w:rPr>
          <w:rStyle w:val="Refdecomentario"/>
        </w:rPr>
        <w:annotationRef/>
      </w:r>
      <w:r>
        <w:t>En todo el párrafo no se habla de la utilidad del software. Hay que reescribir la propuesta. Hay que ser más concretos</w:t>
      </w:r>
    </w:p>
  </w:comment>
  <w:comment w:id="81" w:author="Usuario de Windows" w:date="2017-11-28T18:37:00Z" w:initials="UdW">
    <w:p w14:paraId="28D6EAB5" w14:textId="329D1627" w:rsidR="000B58FB" w:rsidRDefault="000B58FB">
      <w:pPr>
        <w:pStyle w:val="Textocomentario"/>
      </w:pPr>
      <w:r>
        <w:rPr>
          <w:rStyle w:val="Refdecomentario"/>
        </w:rPr>
        <w:annotationRef/>
      </w:r>
      <w:r>
        <w:t xml:space="preserve">Redacción. Hay que buscar más características o ventajas de Java sobre otros </w:t>
      </w:r>
      <w:proofErr w:type="spellStart"/>
      <w:r>
        <w:t>lenhuajes</w:t>
      </w:r>
      <w:proofErr w:type="spellEnd"/>
    </w:p>
  </w:comment>
  <w:comment w:id="84" w:author="Usuario de Windows" w:date="2017-11-28T18:38:00Z" w:initials="UdW">
    <w:p w14:paraId="4F679901" w14:textId="56552294" w:rsidR="000B58FB" w:rsidRDefault="000B58FB">
      <w:pPr>
        <w:pStyle w:val="Textocomentario"/>
      </w:pPr>
      <w:r>
        <w:rPr>
          <w:rStyle w:val="Refdecomentario"/>
        </w:rPr>
        <w:annotationRef/>
      </w:r>
      <w:r>
        <w:t>Un mejor desempeño</w:t>
      </w:r>
    </w:p>
  </w:comment>
  <w:comment w:id="93" w:author="Usuario de Windows" w:date="2017-11-28T18:39:00Z" w:initials="UdW">
    <w:p w14:paraId="1B1C6906" w14:textId="0036053E" w:rsidR="000B58FB" w:rsidRDefault="000B58FB">
      <w:pPr>
        <w:pStyle w:val="Textocomentario"/>
      </w:pPr>
      <w:r>
        <w:rPr>
          <w:rStyle w:val="Refdecomentario"/>
        </w:rPr>
        <w:annotationRef/>
      </w:r>
      <w:r>
        <w:t>No usar primera persona</w:t>
      </w:r>
    </w:p>
  </w:comment>
  <w:comment w:id="94" w:author="Usuario de Windows" w:date="2017-11-28T18:39:00Z" w:initials="UdW">
    <w:p w14:paraId="3373CFAD" w14:textId="12020115" w:rsidR="000B58FB" w:rsidRDefault="000B58FB">
      <w:pPr>
        <w:pStyle w:val="Textocomentario"/>
      </w:pPr>
      <w:r>
        <w:rPr>
          <w:rStyle w:val="Refdecomentario"/>
        </w:rPr>
        <w:annotationRef/>
      </w:r>
      <w:r>
        <w:t xml:space="preserve">Quién y cómo? Yo creo que solo cómo. </w:t>
      </w:r>
    </w:p>
  </w:comment>
  <w:comment w:id="113" w:author="Usuario de Windows" w:date="2017-11-28T18:40:00Z" w:initials="UdW">
    <w:p w14:paraId="71F04E01" w14:textId="327F32AF" w:rsidR="000B58FB" w:rsidRDefault="000B58FB">
      <w:pPr>
        <w:pStyle w:val="Textocomentario"/>
      </w:pPr>
      <w:r>
        <w:rPr>
          <w:rStyle w:val="Refdecomentario"/>
        </w:rPr>
        <w:annotationRef/>
      </w:r>
      <w:r>
        <w:t>Mayúscula</w:t>
      </w:r>
    </w:p>
  </w:comment>
  <w:comment w:id="168" w:author="Usuario de Windows" w:date="2017-11-28T19:37:00Z" w:initials="UdW">
    <w:p w14:paraId="7641AB11" w14:textId="6690C471" w:rsidR="000B58FB" w:rsidRDefault="000B58FB">
      <w:pPr>
        <w:pStyle w:val="Textocomentario"/>
      </w:pPr>
      <w:r>
        <w:rPr>
          <w:rStyle w:val="Refdecomentario"/>
        </w:rPr>
        <w:annotationRef/>
      </w:r>
      <w:r>
        <w:t>redacción</w:t>
      </w:r>
    </w:p>
  </w:comment>
  <w:comment w:id="174" w:author="Usuario de Windows" w:date="2017-11-28T19:38:00Z" w:initials="UdW">
    <w:p w14:paraId="5ACD06EE" w14:textId="5704072D" w:rsidR="000B58FB" w:rsidRDefault="000B58FB">
      <w:pPr>
        <w:pStyle w:val="Textocomentario"/>
      </w:pPr>
      <w:r>
        <w:rPr>
          <w:rStyle w:val="Refdecomentario"/>
        </w:rPr>
        <w:annotationRef/>
      </w:r>
      <w:r>
        <w:t>Están iniciando el párrafo de forma inadecuada. El interlineado de este párrafo es diferente al resto del documento</w:t>
      </w:r>
    </w:p>
  </w:comment>
  <w:comment w:id="185" w:author="Usuario de Windows" w:date="2017-11-28T19:43:00Z" w:initials="UdW">
    <w:p w14:paraId="0B8D74DC" w14:textId="4E05D685" w:rsidR="000B58FB" w:rsidRDefault="000B58FB">
      <w:pPr>
        <w:pStyle w:val="Textocomentario"/>
      </w:pPr>
      <w:r>
        <w:rPr>
          <w:rStyle w:val="Refdecomentario"/>
        </w:rPr>
        <w:annotationRef/>
      </w:r>
      <w:r>
        <w:t>cesta</w:t>
      </w:r>
    </w:p>
  </w:comment>
  <w:comment w:id="187" w:author="Usuario de Windows" w:date="2017-11-28T19:44:00Z" w:initials="UdW">
    <w:p w14:paraId="73E8561E" w14:textId="0715B03B" w:rsidR="000B58FB" w:rsidRDefault="000B58FB">
      <w:pPr>
        <w:pStyle w:val="Textocomentario"/>
      </w:pPr>
      <w:r>
        <w:rPr>
          <w:rStyle w:val="Refdecomentario"/>
        </w:rPr>
        <w:annotationRef/>
      </w:r>
      <w:r>
        <w:t>minúscula</w:t>
      </w:r>
    </w:p>
  </w:comment>
  <w:comment w:id="189" w:author="Usuario de Windows" w:date="2017-11-28T19:48:00Z" w:initials="UdW">
    <w:p w14:paraId="661686BF" w14:textId="15397D05" w:rsidR="000B58FB" w:rsidRDefault="000B58FB">
      <w:pPr>
        <w:pStyle w:val="Textocomentario"/>
      </w:pPr>
      <w:r>
        <w:rPr>
          <w:rStyle w:val="Refdecomentario"/>
        </w:rPr>
        <w:annotationRef/>
      </w:r>
      <w:r>
        <w:t>cual botón? Darle qué?</w:t>
      </w:r>
    </w:p>
  </w:comment>
  <w:comment w:id="198" w:author="Usuario de Windows" w:date="2017-11-28T19:51:00Z" w:initials="UdW">
    <w:p w14:paraId="597DE38F" w14:textId="5961545D" w:rsidR="000B58FB" w:rsidRDefault="000B58FB">
      <w:pPr>
        <w:pStyle w:val="Textocomentario"/>
      </w:pPr>
      <w:r>
        <w:rPr>
          <w:rStyle w:val="Refdecomentario"/>
        </w:rPr>
        <w:annotationRef/>
      </w:r>
      <w:r>
        <w:t>Resaltar esta palabra</w:t>
      </w:r>
    </w:p>
  </w:comment>
  <w:comment w:id="202" w:author="Usuario de Windows" w:date="2017-11-28T19:52:00Z" w:initials="UdW">
    <w:p w14:paraId="05EE4A8E" w14:textId="265A9AF8" w:rsidR="000B58FB" w:rsidRDefault="000B58FB">
      <w:pPr>
        <w:pStyle w:val="Textocomentario"/>
      </w:pPr>
      <w:r>
        <w:rPr>
          <w:rStyle w:val="Refdecomentario"/>
        </w:rPr>
        <w:annotationRef/>
      </w:r>
      <w:r>
        <w:t>Todas las palabras que representen una acción o un botón deberían ir resaltadas o entre comillas</w:t>
      </w:r>
    </w:p>
  </w:comment>
  <w:comment w:id="203" w:author="Usuario de Windows" w:date="2017-11-28T19:53:00Z" w:initials="UdW">
    <w:p w14:paraId="7CF7D689" w14:textId="24B19EBE" w:rsidR="000B58FB" w:rsidRDefault="000B58FB">
      <w:pPr>
        <w:pStyle w:val="Textocomentario"/>
      </w:pPr>
      <w:r>
        <w:rPr>
          <w:rStyle w:val="Refdecomentario"/>
        </w:rPr>
        <w:annotationRef/>
      </w:r>
      <w:r>
        <w:t>El nombre de los formatos es R-DC-54 y R-DC-26. Corregir en todo el documento.</w:t>
      </w:r>
    </w:p>
  </w:comment>
  <w:comment w:id="204" w:author="Usuario de Windows" w:date="2017-11-28T19:55:00Z" w:initials="UdW">
    <w:p w14:paraId="199F430B" w14:textId="30C57ADA" w:rsidR="000B58FB" w:rsidRDefault="000B58FB">
      <w:pPr>
        <w:pStyle w:val="Textocomentario"/>
      </w:pPr>
      <w:r>
        <w:rPr>
          <w:rStyle w:val="Refdecomentario"/>
        </w:rPr>
        <w:annotationRef/>
      </w:r>
      <w:r>
        <w:t>Redacción.</w:t>
      </w:r>
    </w:p>
    <w:p w14:paraId="4E370B9E" w14:textId="20C2571A" w:rsidR="000B58FB" w:rsidRDefault="000B58FB">
      <w:pPr>
        <w:pStyle w:val="Textocomentario"/>
      </w:pPr>
      <w:r>
        <w:t>Revisé hasta acá porque veo que aquí en adelante el documento está aún en construcción</w:t>
      </w:r>
    </w:p>
  </w:comment>
  <w:comment w:id="205" w:author="Usuario de Windows" w:date="2017-11-28T19:54:00Z" w:initials="UdW">
    <w:p w14:paraId="620D4C90" w14:textId="333F2953" w:rsidR="000B58FB" w:rsidRDefault="000B58FB">
      <w:pPr>
        <w:pStyle w:val="Textocomentario"/>
      </w:pPr>
      <w:r>
        <w:rPr>
          <w:rStyle w:val="Refdecomentario"/>
        </w:rPr>
        <w:annotationRef/>
      </w:r>
    </w:p>
  </w:comment>
  <w:comment w:id="207" w:author="Usuario de Windows" w:date="2017-11-28T19:54:00Z" w:initials="UdW">
    <w:p w14:paraId="5401E5C9" w14:textId="7CBFB846" w:rsidR="000B58FB" w:rsidRDefault="000B58FB">
      <w:pPr>
        <w:pStyle w:val="Textocomentario"/>
      </w:pPr>
      <w:r>
        <w:rPr>
          <w:rStyle w:val="Refdecomentario"/>
        </w:rPr>
        <w:annotationRef/>
      </w:r>
      <w:r>
        <w:t>Clic lo deben escribir sin K. deben corregir en todo 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B8154C" w15:done="0"/>
  <w15:commentEx w15:paraId="43649700" w15:done="0"/>
  <w15:commentEx w15:paraId="1AD2EADD" w15:done="0"/>
  <w15:commentEx w15:paraId="6446E201" w15:done="0"/>
  <w15:commentEx w15:paraId="5E743DC7" w15:done="0"/>
  <w15:commentEx w15:paraId="67A89E4B" w15:done="0"/>
  <w15:commentEx w15:paraId="0CB919D3" w15:done="0"/>
  <w15:commentEx w15:paraId="2A196E7C" w15:done="0"/>
  <w15:commentEx w15:paraId="5AFA8868" w15:done="0"/>
  <w15:commentEx w15:paraId="32943961" w15:done="0"/>
  <w15:commentEx w15:paraId="5609CD27" w15:done="0"/>
  <w15:commentEx w15:paraId="7AF5191B" w15:done="0"/>
  <w15:commentEx w15:paraId="5434A762" w15:done="0"/>
  <w15:commentEx w15:paraId="1F81D731" w15:done="0"/>
  <w15:commentEx w15:paraId="5F5EBD7D" w15:done="0"/>
  <w15:commentEx w15:paraId="39C38C7A" w15:done="0"/>
  <w15:commentEx w15:paraId="7F5D5202" w15:done="0"/>
  <w15:commentEx w15:paraId="418C227D" w15:done="0"/>
  <w15:commentEx w15:paraId="4FD482AC" w15:done="0"/>
  <w15:commentEx w15:paraId="7F563F96" w15:done="0"/>
  <w15:commentEx w15:paraId="2770E346" w15:done="0"/>
  <w15:commentEx w15:paraId="54063ACF" w15:done="0"/>
  <w15:commentEx w15:paraId="5C8DFE6F" w15:done="0"/>
  <w15:commentEx w15:paraId="7D6917DB" w15:done="0"/>
  <w15:commentEx w15:paraId="475E6DF3" w15:done="0"/>
  <w15:commentEx w15:paraId="6694D66D" w15:done="0"/>
  <w15:commentEx w15:paraId="0163A8D9" w15:done="0"/>
  <w15:commentEx w15:paraId="0D41A9D7" w15:done="0"/>
  <w15:commentEx w15:paraId="18D390E4" w15:done="0"/>
  <w15:commentEx w15:paraId="4E430FBC" w15:done="0"/>
  <w15:commentEx w15:paraId="338D28C9" w15:done="0"/>
  <w15:commentEx w15:paraId="5614C1F8" w15:done="0"/>
  <w15:commentEx w15:paraId="08E78F29" w15:done="0"/>
  <w15:commentEx w15:paraId="4DF31C6F" w15:done="0"/>
  <w15:commentEx w15:paraId="6B1F8983" w15:paraIdParent="4DF31C6F" w15:done="0"/>
  <w15:commentEx w15:paraId="644FD668" w15:paraIdParent="4DF31C6F" w15:done="0"/>
  <w15:commentEx w15:paraId="67DA4D72" w15:done="0"/>
  <w15:commentEx w15:paraId="28D6EAB5" w15:done="0"/>
  <w15:commentEx w15:paraId="4F679901" w15:done="0"/>
  <w15:commentEx w15:paraId="1B1C6906" w15:done="0"/>
  <w15:commentEx w15:paraId="3373CFAD" w15:done="0"/>
  <w15:commentEx w15:paraId="71F04E01" w15:done="0"/>
  <w15:commentEx w15:paraId="4E57B673" w15:done="0"/>
  <w15:commentEx w15:paraId="643F0305" w15:done="0"/>
  <w15:commentEx w15:paraId="7641AB11" w15:done="0"/>
  <w15:commentEx w15:paraId="5ACD06EE" w15:done="0"/>
  <w15:commentEx w15:paraId="0B8D74DC" w15:done="0"/>
  <w15:commentEx w15:paraId="73E8561E" w15:done="0"/>
  <w15:commentEx w15:paraId="661686BF" w15:done="0"/>
  <w15:commentEx w15:paraId="597DE38F" w15:done="0"/>
  <w15:commentEx w15:paraId="480B553B" w15:done="0"/>
  <w15:commentEx w15:paraId="7E7FDA7F" w15:done="0"/>
  <w15:commentEx w15:paraId="05EE4A8E" w15:done="0"/>
  <w15:commentEx w15:paraId="7CF7D689" w15:done="0"/>
  <w15:commentEx w15:paraId="4E370B9E" w15:done="0"/>
  <w15:commentEx w15:paraId="620D4C90" w15:done="0"/>
  <w15:commentEx w15:paraId="30D7A66F" w15:done="0"/>
  <w15:commentEx w15:paraId="5401E5C9" w15:done="0"/>
  <w15:commentEx w15:paraId="32EE7D7D" w15:done="0"/>
  <w15:commentEx w15:paraId="1ED4B6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D69416" w14:textId="77777777" w:rsidR="009C2066" w:rsidRDefault="009C2066">
      <w:r>
        <w:separator/>
      </w:r>
    </w:p>
  </w:endnote>
  <w:endnote w:type="continuationSeparator" w:id="0">
    <w:p w14:paraId="5B4998F1" w14:textId="77777777" w:rsidR="009C2066" w:rsidRDefault="009C2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0B58FB" w:rsidRDefault="000B58FB">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0B58FB" w14:paraId="281485CE" w14:textId="77777777">
      <w:trPr>
        <w:trHeight w:val="200"/>
      </w:trPr>
      <w:tc>
        <w:tcPr>
          <w:tcW w:w="2977" w:type="dxa"/>
          <w:vMerge w:val="restart"/>
        </w:tcPr>
        <w:p w14:paraId="53422402" w14:textId="77777777" w:rsidR="000B58FB" w:rsidRDefault="000B58FB">
          <w:pPr>
            <w:jc w:val="left"/>
            <w:rPr>
              <w:sz w:val="14"/>
              <w:szCs w:val="14"/>
            </w:rPr>
          </w:pPr>
          <w:r>
            <w:rPr>
              <w:sz w:val="14"/>
              <w:szCs w:val="14"/>
            </w:rPr>
            <w:t xml:space="preserve">ELABORADO POR: </w:t>
          </w:r>
        </w:p>
        <w:p w14:paraId="2B6C3925" w14:textId="77777777" w:rsidR="000B58FB" w:rsidRDefault="000B58FB">
          <w:pPr>
            <w:jc w:val="left"/>
            <w:rPr>
              <w:sz w:val="14"/>
              <w:szCs w:val="14"/>
            </w:rPr>
          </w:pPr>
          <w:r>
            <w:rPr>
              <w:sz w:val="14"/>
              <w:szCs w:val="14"/>
            </w:rPr>
            <w:t>Oficina de Investigaciones</w:t>
          </w:r>
        </w:p>
        <w:p w14:paraId="71D900CD" w14:textId="77777777" w:rsidR="000B58FB" w:rsidRDefault="000B58FB">
          <w:pPr>
            <w:ind w:left="357" w:hanging="357"/>
            <w:jc w:val="left"/>
            <w:rPr>
              <w:sz w:val="14"/>
              <w:szCs w:val="14"/>
            </w:rPr>
          </w:pPr>
        </w:p>
      </w:tc>
      <w:tc>
        <w:tcPr>
          <w:tcW w:w="4112" w:type="dxa"/>
          <w:vMerge w:val="restart"/>
        </w:tcPr>
        <w:p w14:paraId="2D00B9CD" w14:textId="77777777" w:rsidR="000B58FB" w:rsidRDefault="000B58FB">
          <w:pPr>
            <w:jc w:val="left"/>
            <w:rPr>
              <w:sz w:val="14"/>
              <w:szCs w:val="14"/>
            </w:rPr>
          </w:pPr>
          <w:r>
            <w:rPr>
              <w:sz w:val="14"/>
              <w:szCs w:val="14"/>
            </w:rPr>
            <w:t xml:space="preserve">REVISADO POR:  </w:t>
          </w:r>
        </w:p>
        <w:p w14:paraId="0FE4B4BC" w14:textId="77777777" w:rsidR="000B58FB" w:rsidRDefault="000B58FB">
          <w:pPr>
            <w:ind w:left="357" w:hanging="357"/>
            <w:jc w:val="left"/>
            <w:rPr>
              <w:sz w:val="14"/>
              <w:szCs w:val="14"/>
            </w:rPr>
          </w:pPr>
          <w:r>
            <w:rPr>
              <w:sz w:val="14"/>
              <w:szCs w:val="14"/>
            </w:rPr>
            <w:t>soporte al sistema integrado de gestión</w:t>
          </w:r>
        </w:p>
      </w:tc>
      <w:tc>
        <w:tcPr>
          <w:tcW w:w="3197" w:type="dxa"/>
        </w:tcPr>
        <w:p w14:paraId="53F639CE" w14:textId="77777777" w:rsidR="000B58FB" w:rsidRDefault="000B58FB">
          <w:pPr>
            <w:ind w:left="357" w:hanging="357"/>
            <w:jc w:val="left"/>
            <w:rPr>
              <w:sz w:val="14"/>
              <w:szCs w:val="14"/>
            </w:rPr>
          </w:pPr>
          <w:r>
            <w:rPr>
              <w:sz w:val="14"/>
              <w:szCs w:val="14"/>
            </w:rPr>
            <w:t>APROBADO POR : Asesor de planeación</w:t>
          </w:r>
        </w:p>
      </w:tc>
    </w:tr>
    <w:tr w:rsidR="000B58FB" w14:paraId="0206B20B" w14:textId="77777777">
      <w:trPr>
        <w:trHeight w:val="200"/>
      </w:trPr>
      <w:tc>
        <w:tcPr>
          <w:tcW w:w="2977" w:type="dxa"/>
          <w:vMerge/>
        </w:tcPr>
        <w:p w14:paraId="365DEDE1" w14:textId="77777777" w:rsidR="000B58FB" w:rsidRDefault="000B58FB">
          <w:pPr>
            <w:spacing w:line="276" w:lineRule="auto"/>
            <w:jc w:val="left"/>
            <w:rPr>
              <w:sz w:val="14"/>
              <w:szCs w:val="14"/>
            </w:rPr>
          </w:pPr>
        </w:p>
      </w:tc>
      <w:tc>
        <w:tcPr>
          <w:tcW w:w="4112" w:type="dxa"/>
          <w:vMerge/>
        </w:tcPr>
        <w:p w14:paraId="4C7B9380" w14:textId="77777777" w:rsidR="000B58FB" w:rsidRDefault="000B58FB">
          <w:pPr>
            <w:jc w:val="left"/>
            <w:rPr>
              <w:sz w:val="14"/>
              <w:szCs w:val="14"/>
            </w:rPr>
          </w:pPr>
        </w:p>
        <w:p w14:paraId="3BD66945" w14:textId="77777777" w:rsidR="000B58FB" w:rsidRDefault="000B58FB">
          <w:pPr>
            <w:jc w:val="left"/>
            <w:rPr>
              <w:sz w:val="14"/>
              <w:szCs w:val="14"/>
            </w:rPr>
          </w:pPr>
        </w:p>
      </w:tc>
      <w:tc>
        <w:tcPr>
          <w:tcW w:w="3197" w:type="dxa"/>
        </w:tcPr>
        <w:p w14:paraId="2B9158C1" w14:textId="77777777" w:rsidR="000B58FB" w:rsidRDefault="000B58FB">
          <w:pPr>
            <w:ind w:left="357" w:hanging="357"/>
            <w:jc w:val="left"/>
            <w:rPr>
              <w:sz w:val="14"/>
              <w:szCs w:val="14"/>
            </w:rPr>
          </w:pPr>
          <w:r>
            <w:rPr>
              <w:sz w:val="14"/>
              <w:szCs w:val="14"/>
            </w:rPr>
            <w:t xml:space="preserve">FECHA APROBACION: </w:t>
          </w:r>
        </w:p>
      </w:tc>
    </w:tr>
  </w:tbl>
  <w:p w14:paraId="55E8FFE0" w14:textId="77777777" w:rsidR="000B58FB" w:rsidRDefault="000B58FB">
    <w:pPr>
      <w:tabs>
        <w:tab w:val="center" w:pos="4419"/>
        <w:tab w:val="right" w:pos="8838"/>
      </w:tabs>
      <w:ind w:left="-567"/>
      <w:jc w:val="right"/>
    </w:pPr>
  </w:p>
  <w:p w14:paraId="66AD10D6" w14:textId="77777777" w:rsidR="000B58FB" w:rsidRDefault="000B58FB">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0A838" w14:textId="77777777" w:rsidR="009C2066" w:rsidRDefault="009C2066">
      <w:r>
        <w:separator/>
      </w:r>
    </w:p>
  </w:footnote>
  <w:footnote w:type="continuationSeparator" w:id="0">
    <w:p w14:paraId="5789085C" w14:textId="77777777" w:rsidR="009C2066" w:rsidRDefault="009C20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0B58FB" w:rsidRDefault="000B58FB">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0B58FB" w14:paraId="034B90C1" w14:textId="77777777">
      <w:trPr>
        <w:trHeight w:val="700"/>
        <w:jc w:val="center"/>
      </w:trPr>
      <w:tc>
        <w:tcPr>
          <w:tcW w:w="1558" w:type="dxa"/>
        </w:tcPr>
        <w:p w14:paraId="31FBBD03" w14:textId="77777777" w:rsidR="000B58FB" w:rsidRDefault="000B58FB">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0B58FB" w:rsidRDefault="000B58FB">
          <w:pPr>
            <w:jc w:val="center"/>
          </w:pPr>
          <w:r>
            <w:t>DOCENCIA</w:t>
          </w:r>
        </w:p>
      </w:tc>
      <w:tc>
        <w:tcPr>
          <w:tcW w:w="1843" w:type="dxa"/>
          <w:vAlign w:val="center"/>
        </w:tcPr>
        <w:p w14:paraId="04E7D85A" w14:textId="5E543131" w:rsidR="000B58FB" w:rsidRDefault="000B58FB">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BE271F">
            <w:rPr>
              <w:noProof/>
              <w:sz w:val="16"/>
              <w:szCs w:val="16"/>
            </w:rPr>
            <w:t>77</w:t>
          </w:r>
          <w:r>
            <w:rPr>
              <w:sz w:val="16"/>
              <w:szCs w:val="16"/>
            </w:rPr>
            <w:fldChar w:fldCharType="end"/>
          </w:r>
          <w:r>
            <w:rPr>
              <w:sz w:val="16"/>
              <w:szCs w:val="16"/>
            </w:rPr>
            <w:t xml:space="preserve"> </w:t>
          </w:r>
        </w:p>
        <w:p w14:paraId="4D63A8B2" w14:textId="384AC847" w:rsidR="000B58FB" w:rsidRDefault="000B58FB">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BE271F">
            <w:rPr>
              <w:noProof/>
              <w:sz w:val="16"/>
              <w:szCs w:val="16"/>
            </w:rPr>
            <w:t>88</w:t>
          </w:r>
          <w:r>
            <w:rPr>
              <w:sz w:val="16"/>
              <w:szCs w:val="16"/>
            </w:rPr>
            <w:fldChar w:fldCharType="end"/>
          </w:r>
        </w:p>
      </w:tc>
    </w:tr>
    <w:tr w:rsidR="000B58FB" w14:paraId="2A44E672" w14:textId="77777777">
      <w:trPr>
        <w:trHeight w:val="580"/>
        <w:jc w:val="center"/>
      </w:trPr>
      <w:tc>
        <w:tcPr>
          <w:tcW w:w="1558" w:type="dxa"/>
          <w:vAlign w:val="center"/>
        </w:tcPr>
        <w:p w14:paraId="04FCF8A9" w14:textId="77777777" w:rsidR="000B58FB" w:rsidRDefault="000B58FB">
          <w:pPr>
            <w:jc w:val="center"/>
            <w:rPr>
              <w:sz w:val="16"/>
              <w:szCs w:val="16"/>
            </w:rPr>
          </w:pPr>
          <w:r>
            <w:rPr>
              <w:sz w:val="16"/>
              <w:szCs w:val="16"/>
            </w:rPr>
            <w:t>R-DC-95</w:t>
          </w:r>
        </w:p>
      </w:tc>
      <w:tc>
        <w:tcPr>
          <w:tcW w:w="5579" w:type="dxa"/>
          <w:vAlign w:val="center"/>
        </w:tcPr>
        <w:p w14:paraId="77DC15E1" w14:textId="77777777" w:rsidR="000B58FB" w:rsidRDefault="000B58FB">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0B58FB" w:rsidRDefault="000B58FB">
          <w:pPr>
            <w:jc w:val="center"/>
            <w:rPr>
              <w:sz w:val="16"/>
              <w:szCs w:val="16"/>
            </w:rPr>
          </w:pPr>
          <w:r>
            <w:rPr>
              <w:sz w:val="16"/>
              <w:szCs w:val="16"/>
            </w:rPr>
            <w:t>VERSIÓN: 01</w:t>
          </w:r>
        </w:p>
      </w:tc>
    </w:tr>
  </w:tbl>
  <w:p w14:paraId="304970BE" w14:textId="77777777" w:rsidR="000B58FB" w:rsidRDefault="000B58F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1">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3">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4">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7">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8">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1"/>
  </w:num>
  <w:num w:numId="4">
    <w:abstractNumId w:val="17"/>
  </w:num>
  <w:num w:numId="5">
    <w:abstractNumId w:val="15"/>
  </w:num>
  <w:num w:numId="6">
    <w:abstractNumId w:val="27"/>
  </w:num>
  <w:num w:numId="7">
    <w:abstractNumId w:val="23"/>
  </w:num>
  <w:num w:numId="8">
    <w:abstractNumId w:val="25"/>
  </w:num>
  <w:num w:numId="9">
    <w:abstractNumId w:val="28"/>
  </w:num>
  <w:num w:numId="10">
    <w:abstractNumId w:val="4"/>
  </w:num>
  <w:num w:numId="11">
    <w:abstractNumId w:val="20"/>
  </w:num>
  <w:num w:numId="12">
    <w:abstractNumId w:val="5"/>
  </w:num>
  <w:num w:numId="13">
    <w:abstractNumId w:val="14"/>
  </w:num>
  <w:num w:numId="14">
    <w:abstractNumId w:val="22"/>
  </w:num>
  <w:num w:numId="15">
    <w:abstractNumId w:val="26"/>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19"/>
  </w:num>
  <w:num w:numId="24">
    <w:abstractNumId w:val="13"/>
  </w:num>
  <w:num w:numId="25">
    <w:abstractNumId w:val="2"/>
  </w:num>
  <w:num w:numId="26">
    <w:abstractNumId w:val="24"/>
  </w:num>
  <w:num w:numId="27">
    <w:abstractNumId w:val="8"/>
  </w:num>
  <w:num w:numId="28">
    <w:abstractNumId w:val="1"/>
  </w:num>
  <w:num w:numId="2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05CC"/>
    <w:rsid w:val="00021882"/>
    <w:rsid w:val="000258CD"/>
    <w:rsid w:val="00027088"/>
    <w:rsid w:val="00030E87"/>
    <w:rsid w:val="00040798"/>
    <w:rsid w:val="00070C88"/>
    <w:rsid w:val="0009602F"/>
    <w:rsid w:val="000A09D4"/>
    <w:rsid w:val="000B58FB"/>
    <w:rsid w:val="000B7BC4"/>
    <w:rsid w:val="000C1B85"/>
    <w:rsid w:val="000D3202"/>
    <w:rsid w:val="000F4329"/>
    <w:rsid w:val="000F7A3B"/>
    <w:rsid w:val="001519BF"/>
    <w:rsid w:val="001A0BFD"/>
    <w:rsid w:val="001C7F4C"/>
    <w:rsid w:val="001D108D"/>
    <w:rsid w:val="001E0F5E"/>
    <w:rsid w:val="001F5A89"/>
    <w:rsid w:val="00200CE9"/>
    <w:rsid w:val="00210BA0"/>
    <w:rsid w:val="00222B49"/>
    <w:rsid w:val="002322B5"/>
    <w:rsid w:val="00243B9F"/>
    <w:rsid w:val="00244481"/>
    <w:rsid w:val="002641A1"/>
    <w:rsid w:val="002A2ABB"/>
    <w:rsid w:val="002B0FCA"/>
    <w:rsid w:val="002C23C4"/>
    <w:rsid w:val="002C3BAE"/>
    <w:rsid w:val="002D62D0"/>
    <w:rsid w:val="002F0063"/>
    <w:rsid w:val="003039C3"/>
    <w:rsid w:val="003063E3"/>
    <w:rsid w:val="00307578"/>
    <w:rsid w:val="00330A4E"/>
    <w:rsid w:val="00344756"/>
    <w:rsid w:val="00347202"/>
    <w:rsid w:val="00365425"/>
    <w:rsid w:val="00376230"/>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4EF6"/>
    <w:rsid w:val="00507B04"/>
    <w:rsid w:val="00520DED"/>
    <w:rsid w:val="0053241B"/>
    <w:rsid w:val="00562AFC"/>
    <w:rsid w:val="00567CD2"/>
    <w:rsid w:val="00570969"/>
    <w:rsid w:val="0057519C"/>
    <w:rsid w:val="00575739"/>
    <w:rsid w:val="00586478"/>
    <w:rsid w:val="005C0CD4"/>
    <w:rsid w:val="005C7480"/>
    <w:rsid w:val="005F390F"/>
    <w:rsid w:val="005F4220"/>
    <w:rsid w:val="00614EE1"/>
    <w:rsid w:val="0063474A"/>
    <w:rsid w:val="00641F9B"/>
    <w:rsid w:val="00677E57"/>
    <w:rsid w:val="00680C1D"/>
    <w:rsid w:val="006830C6"/>
    <w:rsid w:val="006874D1"/>
    <w:rsid w:val="006948AB"/>
    <w:rsid w:val="006B122F"/>
    <w:rsid w:val="006B1286"/>
    <w:rsid w:val="006D3E21"/>
    <w:rsid w:val="00711DD3"/>
    <w:rsid w:val="00726565"/>
    <w:rsid w:val="00727C60"/>
    <w:rsid w:val="007369CC"/>
    <w:rsid w:val="00747E0E"/>
    <w:rsid w:val="00754136"/>
    <w:rsid w:val="007A263A"/>
    <w:rsid w:val="007A2DA2"/>
    <w:rsid w:val="007B07FD"/>
    <w:rsid w:val="007B647B"/>
    <w:rsid w:val="007C78D9"/>
    <w:rsid w:val="007E382C"/>
    <w:rsid w:val="007F5334"/>
    <w:rsid w:val="00801331"/>
    <w:rsid w:val="00803EAD"/>
    <w:rsid w:val="00811017"/>
    <w:rsid w:val="00817C9E"/>
    <w:rsid w:val="00836AD6"/>
    <w:rsid w:val="008437D5"/>
    <w:rsid w:val="00867E15"/>
    <w:rsid w:val="00870035"/>
    <w:rsid w:val="00873FE6"/>
    <w:rsid w:val="008842FC"/>
    <w:rsid w:val="008844F3"/>
    <w:rsid w:val="008863A2"/>
    <w:rsid w:val="00887F1D"/>
    <w:rsid w:val="00896BC4"/>
    <w:rsid w:val="00897D0B"/>
    <w:rsid w:val="008D13E5"/>
    <w:rsid w:val="00900E61"/>
    <w:rsid w:val="009308A8"/>
    <w:rsid w:val="009670E5"/>
    <w:rsid w:val="00967EB6"/>
    <w:rsid w:val="00985741"/>
    <w:rsid w:val="009C2066"/>
    <w:rsid w:val="009C5C63"/>
    <w:rsid w:val="009E59BF"/>
    <w:rsid w:val="009F689F"/>
    <w:rsid w:val="009F74FB"/>
    <w:rsid w:val="00A301BE"/>
    <w:rsid w:val="00A5697D"/>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A344C"/>
    <w:rsid w:val="00BA511D"/>
    <w:rsid w:val="00BB7C85"/>
    <w:rsid w:val="00BD1E58"/>
    <w:rsid w:val="00BE271F"/>
    <w:rsid w:val="00BE2721"/>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258D"/>
    <w:rsid w:val="00D83C96"/>
    <w:rsid w:val="00D86D44"/>
    <w:rsid w:val="00D97FBD"/>
    <w:rsid w:val="00DC0B1C"/>
    <w:rsid w:val="00DC59FA"/>
    <w:rsid w:val="00DD3493"/>
    <w:rsid w:val="00DF21A7"/>
    <w:rsid w:val="00DF5BB7"/>
    <w:rsid w:val="00E0076E"/>
    <w:rsid w:val="00E1076C"/>
    <w:rsid w:val="00E170F6"/>
    <w:rsid w:val="00E177C4"/>
    <w:rsid w:val="00E36B20"/>
    <w:rsid w:val="00E43469"/>
    <w:rsid w:val="00E4666C"/>
    <w:rsid w:val="00E723D2"/>
    <w:rsid w:val="00E91981"/>
    <w:rsid w:val="00EC4646"/>
    <w:rsid w:val="00EF6B6F"/>
    <w:rsid w:val="00F01641"/>
    <w:rsid w:val="00F17E8C"/>
    <w:rsid w:val="00F25504"/>
    <w:rsid w:val="00F44242"/>
    <w:rsid w:val="00FA45E9"/>
    <w:rsid w:val="00FB1C40"/>
    <w:rsid w:val="00FC337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14259D6B-576B-4CB1-B62D-6ACE5B0ED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2</TotalTime>
  <Pages>88</Pages>
  <Words>17212</Words>
  <Characters>94671</Characters>
  <Application>Microsoft Office Word</Application>
  <DocSecurity>0</DocSecurity>
  <Lines>788</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93</cp:revision>
  <dcterms:created xsi:type="dcterms:W3CDTF">2017-07-02T18:51:00Z</dcterms:created>
  <dcterms:modified xsi:type="dcterms:W3CDTF">2017-12-0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